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65EF" w:rsidRPr="00BD54D1" w:rsidRDefault="007765EF" w:rsidP="007765EF">
      <w:pPr>
        <w:spacing w:after="0" w:line="360" w:lineRule="auto"/>
        <w:jc w:val="center"/>
        <w:rPr>
          <w:rFonts w:ascii="Times New Roman" w:hAnsi="Times New Roman"/>
          <w:b/>
          <w:sz w:val="24"/>
          <w:szCs w:val="24"/>
        </w:rPr>
      </w:pPr>
      <w:r w:rsidRPr="00BD54D1">
        <w:rPr>
          <w:rFonts w:ascii="Times New Roman" w:hAnsi="Times New Roman"/>
          <w:b/>
          <w:noProof/>
          <w:sz w:val="24"/>
          <w:szCs w:val="24"/>
          <w:lang w:val="ru-RU" w:eastAsia="ru-RU"/>
        </w:rPr>
        <w:drawing>
          <wp:inline distT="0" distB="0" distL="0" distR="0" wp14:anchorId="1521BEF5" wp14:editId="4AA789BB">
            <wp:extent cx="1419225" cy="1438275"/>
            <wp:effectExtent l="0" t="0" r="9525" b="9525"/>
            <wp:docPr id="8" name="Picture 8"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mputer\Documents\New Picture.jpg"/>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1419225" cy="1438275"/>
                    </a:xfrm>
                    <a:prstGeom prst="rect">
                      <a:avLst/>
                    </a:prstGeom>
                    <a:noFill/>
                    <a:ln>
                      <a:noFill/>
                    </a:ln>
                  </pic:spPr>
                </pic:pic>
              </a:graphicData>
            </a:graphic>
          </wp:inline>
        </w:drawing>
      </w: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97DDD" w:rsidRDefault="007765EF" w:rsidP="007765EF">
      <w:pPr>
        <w:spacing w:after="0" w:line="360" w:lineRule="auto"/>
        <w:jc w:val="center"/>
        <w:rPr>
          <w:rFonts w:ascii="Times New Roman" w:hAnsi="Times New Roman"/>
          <w:b/>
          <w:sz w:val="24"/>
          <w:szCs w:val="24"/>
        </w:rPr>
      </w:pPr>
      <w:r w:rsidRPr="00BD54D1">
        <w:rPr>
          <w:rFonts w:ascii="Times New Roman" w:hAnsi="Times New Roman"/>
          <w:b/>
          <w:sz w:val="24"/>
          <w:szCs w:val="24"/>
        </w:rPr>
        <w:t xml:space="preserve">HUBUNGAN KECANDUAN </w:t>
      </w:r>
      <w:r w:rsidRPr="00BD54D1">
        <w:rPr>
          <w:rFonts w:ascii="Times New Roman" w:hAnsi="Times New Roman"/>
          <w:b/>
          <w:i/>
          <w:sz w:val="24"/>
          <w:szCs w:val="24"/>
        </w:rPr>
        <w:t>GAME ONLINE</w:t>
      </w:r>
      <w:r w:rsidR="00797DDD">
        <w:rPr>
          <w:rFonts w:ascii="Times New Roman" w:hAnsi="Times New Roman"/>
          <w:b/>
          <w:sz w:val="24"/>
          <w:szCs w:val="24"/>
        </w:rPr>
        <w:t xml:space="preserve"> DENGAN KECERDASAN EMOSI</w:t>
      </w:r>
    </w:p>
    <w:p w:rsidR="00797DDD" w:rsidRDefault="007765EF" w:rsidP="007765EF">
      <w:pPr>
        <w:spacing w:after="0" w:line="360" w:lineRule="auto"/>
        <w:jc w:val="center"/>
        <w:rPr>
          <w:rFonts w:ascii="Times New Roman" w:hAnsi="Times New Roman"/>
          <w:b/>
          <w:sz w:val="24"/>
          <w:szCs w:val="24"/>
        </w:rPr>
      </w:pPr>
      <w:r w:rsidRPr="00BD54D1">
        <w:rPr>
          <w:rFonts w:ascii="Times New Roman" w:hAnsi="Times New Roman"/>
          <w:b/>
          <w:sz w:val="24"/>
          <w:szCs w:val="24"/>
        </w:rPr>
        <w:t xml:space="preserve">PADA REMAJA SMP NEGERI 3 </w:t>
      </w:r>
      <w:proofErr w:type="gramStart"/>
      <w:r w:rsidRPr="00BD54D1">
        <w:rPr>
          <w:rFonts w:ascii="Times New Roman" w:hAnsi="Times New Roman"/>
          <w:b/>
          <w:sz w:val="24"/>
          <w:szCs w:val="24"/>
        </w:rPr>
        <w:t>UNGARAN :</w:t>
      </w:r>
      <w:proofErr w:type="gramEnd"/>
      <w:r w:rsidRPr="00BD54D1">
        <w:rPr>
          <w:rFonts w:ascii="Times New Roman" w:hAnsi="Times New Roman"/>
          <w:b/>
          <w:sz w:val="24"/>
          <w:szCs w:val="24"/>
        </w:rPr>
        <w:t xml:space="preserve"> TINJAUAN DARI</w:t>
      </w:r>
    </w:p>
    <w:p w:rsidR="007765EF" w:rsidRPr="00BD54D1" w:rsidRDefault="007765EF" w:rsidP="007765EF">
      <w:pPr>
        <w:spacing w:after="0" w:line="360" w:lineRule="auto"/>
        <w:jc w:val="center"/>
        <w:rPr>
          <w:rFonts w:ascii="Times New Roman" w:hAnsi="Times New Roman"/>
          <w:b/>
          <w:sz w:val="24"/>
          <w:szCs w:val="24"/>
        </w:rPr>
      </w:pPr>
      <w:r w:rsidRPr="00BD54D1">
        <w:rPr>
          <w:rFonts w:ascii="Times New Roman" w:hAnsi="Times New Roman"/>
          <w:b/>
          <w:sz w:val="24"/>
          <w:szCs w:val="24"/>
        </w:rPr>
        <w:t>BEBERAPA ARTIKEL PENELITIAN</w:t>
      </w: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600CB3" w:rsidP="007765EF">
      <w:pPr>
        <w:spacing w:after="0" w:line="360" w:lineRule="auto"/>
        <w:jc w:val="center"/>
        <w:rPr>
          <w:rFonts w:ascii="Times New Roman" w:hAnsi="Times New Roman"/>
          <w:b/>
          <w:sz w:val="24"/>
          <w:szCs w:val="24"/>
        </w:rPr>
      </w:pPr>
      <w:r>
        <w:rPr>
          <w:rFonts w:ascii="Times New Roman" w:hAnsi="Times New Roman"/>
          <w:b/>
          <w:sz w:val="24"/>
          <w:szCs w:val="24"/>
        </w:rPr>
        <w:t>ARTIKEL</w:t>
      </w: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roofErr w:type="gramStart"/>
      <w:r w:rsidRPr="00BD54D1">
        <w:rPr>
          <w:rFonts w:ascii="Times New Roman" w:hAnsi="Times New Roman"/>
          <w:b/>
          <w:sz w:val="24"/>
          <w:szCs w:val="24"/>
        </w:rPr>
        <w:t>Oleh :</w:t>
      </w:r>
      <w:proofErr w:type="gramEnd"/>
    </w:p>
    <w:p w:rsidR="007765EF" w:rsidRPr="00BD54D1" w:rsidRDefault="007765EF" w:rsidP="007765EF">
      <w:pPr>
        <w:spacing w:after="0" w:line="360" w:lineRule="auto"/>
        <w:jc w:val="center"/>
        <w:rPr>
          <w:rFonts w:ascii="Times New Roman" w:hAnsi="Times New Roman"/>
          <w:b/>
          <w:sz w:val="24"/>
          <w:szCs w:val="24"/>
        </w:rPr>
      </w:pPr>
      <w:r w:rsidRPr="00BD54D1">
        <w:rPr>
          <w:rFonts w:ascii="Times New Roman" w:hAnsi="Times New Roman"/>
          <w:b/>
          <w:sz w:val="24"/>
          <w:szCs w:val="24"/>
        </w:rPr>
        <w:t>DEVY ARUM SARI</w:t>
      </w:r>
    </w:p>
    <w:p w:rsidR="007765EF" w:rsidRPr="00BD54D1" w:rsidRDefault="007765EF" w:rsidP="007765EF">
      <w:pPr>
        <w:spacing w:after="0" w:line="360" w:lineRule="auto"/>
        <w:jc w:val="center"/>
        <w:rPr>
          <w:rFonts w:ascii="Times New Roman" w:hAnsi="Times New Roman"/>
          <w:b/>
          <w:sz w:val="24"/>
          <w:szCs w:val="24"/>
        </w:rPr>
      </w:pPr>
      <w:r w:rsidRPr="00BD54D1">
        <w:rPr>
          <w:rFonts w:ascii="Times New Roman" w:hAnsi="Times New Roman"/>
          <w:b/>
          <w:sz w:val="24"/>
          <w:szCs w:val="24"/>
        </w:rPr>
        <w:t>010116A021</w:t>
      </w: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p>
    <w:p w:rsidR="007765EF" w:rsidRPr="00BD54D1" w:rsidRDefault="007765EF" w:rsidP="007765EF">
      <w:pPr>
        <w:spacing w:after="0" w:line="360" w:lineRule="auto"/>
        <w:jc w:val="center"/>
        <w:rPr>
          <w:rFonts w:ascii="Times New Roman" w:hAnsi="Times New Roman"/>
          <w:b/>
          <w:sz w:val="24"/>
          <w:szCs w:val="24"/>
        </w:rPr>
      </w:pPr>
      <w:r w:rsidRPr="00BD54D1">
        <w:rPr>
          <w:rFonts w:ascii="Times New Roman" w:hAnsi="Times New Roman"/>
          <w:b/>
          <w:sz w:val="24"/>
          <w:szCs w:val="24"/>
        </w:rPr>
        <w:t>PROGRAM STUDI KEPERAWATAN</w:t>
      </w:r>
    </w:p>
    <w:p w:rsidR="007765EF" w:rsidRPr="00BD54D1" w:rsidRDefault="007765EF" w:rsidP="007765EF">
      <w:pPr>
        <w:spacing w:after="0" w:line="360" w:lineRule="auto"/>
        <w:jc w:val="center"/>
        <w:rPr>
          <w:rFonts w:ascii="Times New Roman" w:hAnsi="Times New Roman"/>
          <w:b/>
          <w:sz w:val="24"/>
          <w:szCs w:val="24"/>
        </w:rPr>
      </w:pPr>
      <w:r w:rsidRPr="00BD54D1">
        <w:rPr>
          <w:rFonts w:ascii="Times New Roman" w:hAnsi="Times New Roman"/>
          <w:b/>
          <w:sz w:val="24"/>
          <w:szCs w:val="24"/>
        </w:rPr>
        <w:t>FAKULTAS KEPERAWATAN</w:t>
      </w:r>
    </w:p>
    <w:p w:rsidR="007765EF" w:rsidRPr="00BD54D1" w:rsidRDefault="007765EF" w:rsidP="007765EF">
      <w:pPr>
        <w:spacing w:after="0" w:line="360" w:lineRule="auto"/>
        <w:jc w:val="center"/>
        <w:rPr>
          <w:rFonts w:ascii="Times New Roman" w:hAnsi="Times New Roman"/>
          <w:b/>
          <w:sz w:val="24"/>
          <w:szCs w:val="24"/>
        </w:rPr>
      </w:pPr>
      <w:r w:rsidRPr="00BD54D1">
        <w:rPr>
          <w:rFonts w:ascii="Times New Roman" w:hAnsi="Times New Roman"/>
          <w:b/>
          <w:sz w:val="24"/>
          <w:szCs w:val="24"/>
        </w:rPr>
        <w:t>UNIVERSITAS NGUDI WALUYO</w:t>
      </w:r>
    </w:p>
    <w:p w:rsidR="007765EF" w:rsidRDefault="007765EF" w:rsidP="004504F4">
      <w:pPr>
        <w:spacing w:after="0" w:line="360" w:lineRule="auto"/>
        <w:jc w:val="center"/>
        <w:rPr>
          <w:rFonts w:ascii="Times New Roman" w:hAnsi="Times New Roman"/>
          <w:b/>
          <w:sz w:val="24"/>
          <w:szCs w:val="24"/>
        </w:rPr>
      </w:pPr>
      <w:r w:rsidRPr="00BD54D1">
        <w:rPr>
          <w:rFonts w:ascii="Times New Roman" w:hAnsi="Times New Roman"/>
          <w:b/>
          <w:sz w:val="24"/>
          <w:szCs w:val="24"/>
        </w:rPr>
        <w:t>2020</w:t>
      </w:r>
    </w:p>
    <w:p w:rsidR="00381B16" w:rsidRDefault="00381B16" w:rsidP="000D16F9">
      <w:pPr>
        <w:spacing w:after="0" w:line="240" w:lineRule="auto"/>
        <w:jc w:val="center"/>
        <w:rPr>
          <w:rFonts w:ascii="Times New Roman" w:hAnsi="Times New Roman"/>
          <w:b/>
          <w:sz w:val="24"/>
          <w:szCs w:val="24"/>
        </w:rPr>
        <w:sectPr w:rsidR="00381B16" w:rsidSect="00412FAD">
          <w:footerReference w:type="even" r:id="rId10"/>
          <w:pgSz w:w="12240" w:h="15840"/>
          <w:pgMar w:top="1440" w:right="1440" w:bottom="1440" w:left="1440" w:header="708" w:footer="708" w:gutter="0"/>
          <w:pgNumType w:start="1"/>
          <w:cols w:space="708"/>
          <w:titlePg/>
          <w:docGrid w:linePitch="360"/>
        </w:sectPr>
      </w:pPr>
    </w:p>
    <w:p w:rsidR="00A6445F" w:rsidRDefault="000D16F9" w:rsidP="000D16F9">
      <w:pPr>
        <w:spacing w:after="0" w:line="240" w:lineRule="auto"/>
        <w:jc w:val="center"/>
        <w:rPr>
          <w:rFonts w:ascii="Times New Roman" w:hAnsi="Times New Roman"/>
          <w:b/>
          <w:sz w:val="24"/>
          <w:szCs w:val="24"/>
        </w:rPr>
      </w:pPr>
      <w:r w:rsidRPr="00BD54D1">
        <w:rPr>
          <w:rFonts w:ascii="Times New Roman" w:hAnsi="Times New Roman"/>
          <w:b/>
          <w:sz w:val="24"/>
          <w:szCs w:val="24"/>
        </w:rPr>
        <w:lastRenderedPageBreak/>
        <w:t xml:space="preserve">HUBUNGAN </w:t>
      </w:r>
      <w:r w:rsidRPr="00BD54D1">
        <w:rPr>
          <w:rFonts w:ascii="Times New Roman" w:hAnsi="Times New Roman"/>
          <w:b/>
          <w:sz w:val="24"/>
          <w:szCs w:val="24"/>
          <w:lang w:val="id-ID"/>
        </w:rPr>
        <w:t xml:space="preserve">KECANDUAN GAME ONLINE DENGAN </w:t>
      </w:r>
      <w:r w:rsidRPr="00BD54D1">
        <w:rPr>
          <w:rFonts w:ascii="Times New Roman" w:hAnsi="Times New Roman"/>
          <w:b/>
          <w:sz w:val="24"/>
          <w:szCs w:val="24"/>
        </w:rPr>
        <w:t>KECERDASAN EMOSI PADA REMAJA SMP N</w:t>
      </w:r>
      <w:r w:rsidRPr="00BD54D1">
        <w:rPr>
          <w:rFonts w:ascii="Times New Roman" w:hAnsi="Times New Roman"/>
          <w:b/>
          <w:sz w:val="24"/>
          <w:szCs w:val="24"/>
          <w:lang w:val="id-ID"/>
        </w:rPr>
        <w:t xml:space="preserve">EGERI 3 </w:t>
      </w:r>
      <w:proofErr w:type="gramStart"/>
      <w:r w:rsidRPr="00BD54D1">
        <w:rPr>
          <w:rFonts w:ascii="Times New Roman" w:hAnsi="Times New Roman"/>
          <w:b/>
          <w:sz w:val="24"/>
          <w:szCs w:val="24"/>
        </w:rPr>
        <w:t>UNGARAN  :</w:t>
      </w:r>
      <w:proofErr w:type="gramEnd"/>
      <w:r w:rsidRPr="00BD54D1">
        <w:rPr>
          <w:rFonts w:ascii="Times New Roman" w:hAnsi="Times New Roman"/>
          <w:b/>
          <w:sz w:val="24"/>
          <w:szCs w:val="24"/>
        </w:rPr>
        <w:t xml:space="preserve"> TINJAUAN DARI BEBERAPA</w:t>
      </w:r>
    </w:p>
    <w:p w:rsidR="007765EF" w:rsidRDefault="000D16F9" w:rsidP="000D16F9">
      <w:pPr>
        <w:spacing w:after="0" w:line="240" w:lineRule="auto"/>
        <w:jc w:val="center"/>
        <w:rPr>
          <w:rFonts w:ascii="Times New Roman" w:hAnsi="Times New Roman"/>
          <w:b/>
          <w:sz w:val="24"/>
          <w:szCs w:val="24"/>
        </w:rPr>
      </w:pPr>
      <w:r w:rsidRPr="00BD54D1">
        <w:rPr>
          <w:rFonts w:ascii="Times New Roman" w:hAnsi="Times New Roman"/>
          <w:b/>
          <w:sz w:val="24"/>
          <w:szCs w:val="24"/>
        </w:rPr>
        <w:t>ARTIKEL PENELITIAN</w:t>
      </w:r>
    </w:p>
    <w:p w:rsidR="000D16F9" w:rsidRDefault="000D16F9" w:rsidP="000D16F9">
      <w:pPr>
        <w:spacing w:after="0" w:line="240" w:lineRule="auto"/>
        <w:jc w:val="center"/>
        <w:rPr>
          <w:rFonts w:ascii="Times New Roman" w:hAnsi="Times New Roman"/>
          <w:b/>
          <w:sz w:val="24"/>
          <w:szCs w:val="24"/>
        </w:rPr>
      </w:pPr>
    </w:p>
    <w:p w:rsidR="000D16F9" w:rsidRPr="00E03087" w:rsidRDefault="000D16F9" w:rsidP="000D16F9">
      <w:pPr>
        <w:spacing w:after="0" w:line="240" w:lineRule="auto"/>
        <w:jc w:val="center"/>
        <w:rPr>
          <w:rFonts w:ascii="Times New Roman" w:hAnsi="Times New Roman"/>
          <w:b/>
          <w:sz w:val="24"/>
          <w:szCs w:val="24"/>
        </w:rPr>
      </w:pPr>
      <w:r>
        <w:rPr>
          <w:rFonts w:ascii="Times New Roman" w:hAnsi="Times New Roman"/>
          <w:b/>
          <w:sz w:val="24"/>
          <w:szCs w:val="24"/>
        </w:rPr>
        <w:t>Devy Arum Sari*, Trimawati**, Raharjo Apriyatmoko</w:t>
      </w:r>
      <w:r w:rsidRPr="00AB21C8">
        <w:rPr>
          <w:rFonts w:ascii="Times New Roman" w:hAnsi="Times New Roman"/>
          <w:b/>
          <w:sz w:val="24"/>
          <w:szCs w:val="24"/>
        </w:rPr>
        <w:t>**</w:t>
      </w:r>
    </w:p>
    <w:p w:rsidR="000D16F9" w:rsidRPr="00AB21C8" w:rsidRDefault="000D16F9" w:rsidP="000D16F9">
      <w:pPr>
        <w:spacing w:after="0" w:line="240" w:lineRule="auto"/>
        <w:ind w:left="-284" w:right="-284"/>
        <w:jc w:val="center"/>
        <w:rPr>
          <w:rFonts w:ascii="Times New Roman" w:hAnsi="Times New Roman"/>
          <w:b/>
          <w:sz w:val="24"/>
          <w:szCs w:val="24"/>
        </w:rPr>
      </w:pPr>
      <w:r w:rsidRPr="00AB21C8">
        <w:rPr>
          <w:rFonts w:ascii="Times New Roman" w:hAnsi="Times New Roman"/>
          <w:b/>
          <w:sz w:val="24"/>
          <w:szCs w:val="24"/>
        </w:rPr>
        <w:t>*   Mahasiswa Prodi S1 Keperawatan Fakultas Keperawatan Universitas Ngudi Waluyo</w:t>
      </w:r>
    </w:p>
    <w:p w:rsidR="000D16F9" w:rsidRDefault="000D16F9" w:rsidP="000D16F9">
      <w:pPr>
        <w:spacing w:after="0" w:line="240" w:lineRule="auto"/>
        <w:ind w:left="-284" w:right="-284"/>
        <w:jc w:val="center"/>
        <w:rPr>
          <w:rFonts w:ascii="Times New Roman" w:hAnsi="Times New Roman"/>
          <w:b/>
          <w:sz w:val="24"/>
          <w:szCs w:val="24"/>
        </w:rPr>
      </w:pPr>
      <w:r w:rsidRPr="00AB21C8">
        <w:rPr>
          <w:rFonts w:ascii="Times New Roman" w:hAnsi="Times New Roman"/>
          <w:b/>
          <w:sz w:val="24"/>
          <w:szCs w:val="24"/>
        </w:rPr>
        <w:t>** Dosen Prodi S1 Keperawatan Fakultas Keperawatan Universitas Ngudi Waluyo</w:t>
      </w:r>
    </w:p>
    <w:p w:rsidR="007765EF" w:rsidRDefault="00381B16" w:rsidP="000D16F9">
      <w:pPr>
        <w:spacing w:after="0" w:line="240" w:lineRule="auto"/>
        <w:jc w:val="center"/>
        <w:rPr>
          <w:rFonts w:ascii="Times New Roman" w:hAnsi="Times New Roman"/>
          <w:sz w:val="24"/>
          <w:szCs w:val="24"/>
        </w:rPr>
      </w:pPr>
      <w:r w:rsidRPr="002A3B31">
        <w:rPr>
          <w:rFonts w:ascii="Times New Roman" w:hAnsi="Times New Roman"/>
          <w:sz w:val="24"/>
          <w:szCs w:val="24"/>
        </w:rPr>
        <w:t>E</w:t>
      </w:r>
      <w:r w:rsidR="000D16F9" w:rsidRPr="002A3B31">
        <w:rPr>
          <w:rFonts w:ascii="Times New Roman" w:hAnsi="Times New Roman"/>
          <w:sz w:val="24"/>
          <w:szCs w:val="24"/>
        </w:rPr>
        <w:t>-</w:t>
      </w:r>
      <w:proofErr w:type="gramStart"/>
      <w:r w:rsidR="000D16F9" w:rsidRPr="002A3B31">
        <w:rPr>
          <w:rFonts w:ascii="Times New Roman" w:hAnsi="Times New Roman"/>
          <w:sz w:val="24"/>
          <w:szCs w:val="24"/>
        </w:rPr>
        <w:t>mail :</w:t>
      </w:r>
      <w:proofErr w:type="gramEnd"/>
      <w:r w:rsidR="000D16F9" w:rsidRPr="002A3B31">
        <w:rPr>
          <w:rFonts w:ascii="Times New Roman" w:hAnsi="Times New Roman"/>
          <w:sz w:val="24"/>
          <w:szCs w:val="24"/>
        </w:rPr>
        <w:t xml:space="preserve"> </w:t>
      </w:r>
      <w:hyperlink r:id="rId11" w:history="1">
        <w:r w:rsidR="000D16F9" w:rsidRPr="00FB5677">
          <w:rPr>
            <w:rStyle w:val="Hyperlink"/>
            <w:rFonts w:ascii="Times New Roman" w:hAnsi="Times New Roman"/>
            <w:sz w:val="24"/>
            <w:szCs w:val="24"/>
          </w:rPr>
          <w:t>devyarum97@gmail.com</w:t>
        </w:r>
      </w:hyperlink>
    </w:p>
    <w:p w:rsidR="000D16F9" w:rsidRPr="000D16F9" w:rsidRDefault="000D16F9" w:rsidP="000D16F9">
      <w:pPr>
        <w:spacing w:after="0" w:line="240" w:lineRule="auto"/>
        <w:jc w:val="center"/>
        <w:rPr>
          <w:rFonts w:ascii="Times New Roman" w:hAnsi="Times New Roman"/>
          <w:sz w:val="24"/>
          <w:szCs w:val="24"/>
        </w:rPr>
      </w:pPr>
    </w:p>
    <w:p w:rsidR="007765EF" w:rsidRPr="00BD54D1" w:rsidRDefault="007765EF" w:rsidP="000D16F9">
      <w:pPr>
        <w:spacing w:after="0" w:line="240" w:lineRule="auto"/>
        <w:jc w:val="center"/>
        <w:rPr>
          <w:rFonts w:ascii="Times New Roman" w:hAnsi="Times New Roman"/>
          <w:b/>
          <w:sz w:val="24"/>
          <w:szCs w:val="24"/>
        </w:rPr>
      </w:pPr>
      <w:r w:rsidRPr="00BD54D1">
        <w:rPr>
          <w:rFonts w:ascii="Times New Roman" w:hAnsi="Times New Roman"/>
          <w:b/>
          <w:sz w:val="24"/>
          <w:szCs w:val="24"/>
        </w:rPr>
        <w:t>ABSTRAK</w:t>
      </w:r>
    </w:p>
    <w:p w:rsidR="007765EF" w:rsidRPr="00BD54D1" w:rsidRDefault="007765EF" w:rsidP="000D16F9">
      <w:pPr>
        <w:spacing w:after="0" w:line="240" w:lineRule="auto"/>
        <w:jc w:val="both"/>
        <w:rPr>
          <w:rFonts w:ascii="Times New Roman" w:hAnsi="Times New Roman"/>
          <w:b/>
          <w:sz w:val="24"/>
          <w:szCs w:val="24"/>
        </w:rPr>
      </w:pPr>
    </w:p>
    <w:p w:rsidR="007765EF" w:rsidRPr="00BD54D1" w:rsidRDefault="007765EF" w:rsidP="000D16F9">
      <w:pPr>
        <w:spacing w:after="0" w:line="240" w:lineRule="auto"/>
        <w:ind w:firstLine="567"/>
        <w:jc w:val="both"/>
        <w:rPr>
          <w:rFonts w:ascii="Times New Roman" w:hAnsi="Times New Roman"/>
          <w:color w:val="000000"/>
          <w:sz w:val="24"/>
          <w:szCs w:val="24"/>
        </w:rPr>
      </w:pPr>
      <w:r w:rsidRPr="00BD54D1">
        <w:rPr>
          <w:rFonts w:ascii="Times New Roman" w:hAnsi="Times New Roman"/>
          <w:color w:val="000000"/>
          <w:sz w:val="24"/>
          <w:szCs w:val="24"/>
        </w:rPr>
        <w:t xml:space="preserve">Kecanduan bermain </w:t>
      </w:r>
      <w:r w:rsidRPr="00BD54D1">
        <w:rPr>
          <w:rFonts w:ascii="Times New Roman" w:hAnsi="Times New Roman"/>
          <w:i/>
          <w:iCs/>
          <w:color w:val="000000"/>
          <w:sz w:val="24"/>
          <w:szCs w:val="24"/>
        </w:rPr>
        <w:t xml:space="preserve">game online </w:t>
      </w:r>
      <w:r w:rsidRPr="00BD54D1">
        <w:rPr>
          <w:rFonts w:ascii="Times New Roman" w:hAnsi="Times New Roman"/>
          <w:color w:val="000000"/>
          <w:sz w:val="24"/>
          <w:szCs w:val="24"/>
        </w:rPr>
        <w:t xml:space="preserve">didefinisikan sebagai sikap berlebihan dalam penggunaan komputer dan </w:t>
      </w:r>
      <w:r w:rsidRPr="00BD54D1">
        <w:rPr>
          <w:rFonts w:ascii="Times New Roman" w:hAnsi="Times New Roman"/>
          <w:i/>
          <w:color w:val="000000"/>
          <w:sz w:val="24"/>
          <w:szCs w:val="24"/>
        </w:rPr>
        <w:t xml:space="preserve">video </w:t>
      </w:r>
      <w:r w:rsidRPr="00BD54D1">
        <w:rPr>
          <w:rFonts w:ascii="Times New Roman" w:hAnsi="Times New Roman"/>
          <w:i/>
          <w:iCs/>
          <w:color w:val="000000"/>
          <w:sz w:val="24"/>
          <w:szCs w:val="24"/>
        </w:rPr>
        <w:t xml:space="preserve">game </w:t>
      </w:r>
      <w:r w:rsidRPr="00BD54D1">
        <w:rPr>
          <w:rFonts w:ascii="Times New Roman" w:hAnsi="Times New Roman"/>
          <w:color w:val="000000"/>
          <w:sz w:val="24"/>
          <w:szCs w:val="24"/>
        </w:rPr>
        <w:t>sehingga para pemainnya tidak bisa mengendalikan sikap yang berlebihan tersebut, yang berdampak pada masalah sosial dan emosional. Tujuan penelitian ini yakni untuk mendapatkan gambaran kecanduan game online dengan kecerdasan emosi pada remaja, melalui analisis hasil penelitian terkait.</w:t>
      </w:r>
    </w:p>
    <w:p w:rsidR="007765EF" w:rsidRPr="00BD54D1" w:rsidRDefault="007765EF" w:rsidP="000D16F9">
      <w:pPr>
        <w:spacing w:after="0" w:line="240" w:lineRule="auto"/>
        <w:ind w:firstLine="567"/>
        <w:jc w:val="both"/>
        <w:rPr>
          <w:rFonts w:ascii="Times New Roman" w:hAnsi="Times New Roman"/>
          <w:sz w:val="24"/>
          <w:szCs w:val="24"/>
        </w:rPr>
      </w:pPr>
      <w:r w:rsidRPr="00BD54D1">
        <w:rPr>
          <w:rFonts w:ascii="Times New Roman" w:hAnsi="Times New Roman"/>
          <w:color w:val="000000"/>
          <w:sz w:val="24"/>
          <w:szCs w:val="24"/>
        </w:rPr>
        <w:t xml:space="preserve">Penelitian ini menggunakan desain </w:t>
      </w:r>
      <w:r w:rsidRPr="00BD54D1">
        <w:rPr>
          <w:rFonts w:ascii="Times New Roman" w:hAnsi="Times New Roman"/>
          <w:i/>
          <w:color w:val="000000"/>
          <w:sz w:val="24"/>
          <w:szCs w:val="24"/>
        </w:rPr>
        <w:t>Deskriptif Korelasi</w:t>
      </w:r>
      <w:r w:rsidRPr="00BD54D1">
        <w:rPr>
          <w:rFonts w:ascii="Times New Roman" w:hAnsi="Times New Roman"/>
          <w:color w:val="000000"/>
          <w:sz w:val="24"/>
          <w:szCs w:val="24"/>
        </w:rPr>
        <w:t xml:space="preserve">, dengan pendekatan </w:t>
      </w:r>
      <w:proofErr w:type="gramStart"/>
      <w:r w:rsidRPr="00BD54D1">
        <w:rPr>
          <w:rFonts w:ascii="Times New Roman" w:hAnsi="Times New Roman"/>
          <w:color w:val="000000"/>
          <w:sz w:val="24"/>
          <w:szCs w:val="24"/>
        </w:rPr>
        <w:t>meta</w:t>
      </w:r>
      <w:proofErr w:type="gramEnd"/>
      <w:r w:rsidRPr="00BD54D1">
        <w:rPr>
          <w:rFonts w:ascii="Times New Roman" w:hAnsi="Times New Roman"/>
          <w:color w:val="000000"/>
          <w:sz w:val="24"/>
          <w:szCs w:val="24"/>
        </w:rPr>
        <w:t xml:space="preserve"> analisis. </w:t>
      </w:r>
      <w:proofErr w:type="gramStart"/>
      <w:r w:rsidRPr="00BD54D1">
        <w:rPr>
          <w:rFonts w:ascii="Times New Roman" w:hAnsi="Times New Roman"/>
          <w:color w:val="000000"/>
          <w:sz w:val="24"/>
          <w:szCs w:val="24"/>
        </w:rPr>
        <w:t xml:space="preserve">Sampel dalam penelitian ini berjumlah 3617 responden berdasarkan 6 artikel dan menggunakan teknik </w:t>
      </w:r>
      <w:r w:rsidRPr="00BD54D1">
        <w:rPr>
          <w:rFonts w:ascii="Times New Roman" w:hAnsi="Times New Roman"/>
          <w:i/>
          <w:sz w:val="24"/>
          <w:szCs w:val="24"/>
        </w:rPr>
        <w:t>proportional random sampling.</w:t>
      </w:r>
      <w:proofErr w:type="gramEnd"/>
      <w:r w:rsidRPr="00BD54D1">
        <w:rPr>
          <w:rFonts w:ascii="Times New Roman" w:hAnsi="Times New Roman"/>
          <w:i/>
          <w:sz w:val="24"/>
          <w:szCs w:val="24"/>
        </w:rPr>
        <w:t xml:space="preserve"> </w:t>
      </w:r>
      <w:proofErr w:type="gramStart"/>
      <w:r w:rsidRPr="00BD54D1">
        <w:rPr>
          <w:rFonts w:ascii="Times New Roman" w:hAnsi="Times New Roman"/>
          <w:sz w:val="24"/>
          <w:szCs w:val="24"/>
        </w:rPr>
        <w:t>Instrumen yang digunakan yakni 4 artikel nasional dan 2 artikel internasional.</w:t>
      </w:r>
      <w:proofErr w:type="gramEnd"/>
      <w:r w:rsidRPr="00BD54D1">
        <w:rPr>
          <w:rFonts w:ascii="Times New Roman" w:hAnsi="Times New Roman"/>
          <w:sz w:val="24"/>
          <w:szCs w:val="24"/>
        </w:rPr>
        <w:t xml:space="preserve"> Uji statistik yang digunakan yakni uji korelasi </w:t>
      </w:r>
      <w:r>
        <w:rPr>
          <w:rFonts w:ascii="Times New Roman" w:hAnsi="Times New Roman"/>
          <w:i/>
          <w:sz w:val="24"/>
          <w:szCs w:val="24"/>
        </w:rPr>
        <w:t xml:space="preserve">chi-square, spearman rank </w:t>
      </w:r>
      <w:r w:rsidRPr="00B10F93">
        <w:rPr>
          <w:rFonts w:ascii="Times New Roman" w:hAnsi="Times New Roman"/>
          <w:sz w:val="24"/>
          <w:szCs w:val="24"/>
        </w:rPr>
        <w:t>dan</w:t>
      </w:r>
      <w:r>
        <w:rPr>
          <w:rFonts w:ascii="Times New Roman" w:hAnsi="Times New Roman"/>
          <w:i/>
          <w:sz w:val="24"/>
          <w:szCs w:val="24"/>
        </w:rPr>
        <w:t xml:space="preserve"> </w:t>
      </w:r>
      <w:proofErr w:type="gramStart"/>
      <w:r>
        <w:rPr>
          <w:rFonts w:ascii="Times New Roman" w:hAnsi="Times New Roman"/>
          <w:i/>
          <w:sz w:val="24"/>
          <w:szCs w:val="24"/>
        </w:rPr>
        <w:t>pearson</w:t>
      </w:r>
      <w:proofErr w:type="gramEnd"/>
      <w:r>
        <w:rPr>
          <w:rFonts w:ascii="Times New Roman" w:hAnsi="Times New Roman"/>
          <w:i/>
          <w:sz w:val="24"/>
          <w:szCs w:val="24"/>
        </w:rPr>
        <w:t xml:space="preserve"> correlation.</w:t>
      </w:r>
    </w:p>
    <w:p w:rsidR="007765EF" w:rsidRPr="00BD54D1" w:rsidRDefault="007765EF" w:rsidP="000D16F9">
      <w:pPr>
        <w:spacing w:after="0" w:line="240" w:lineRule="auto"/>
        <w:ind w:firstLine="567"/>
        <w:jc w:val="both"/>
        <w:rPr>
          <w:rFonts w:ascii="Times New Roman" w:hAnsi="Times New Roman"/>
          <w:sz w:val="24"/>
          <w:szCs w:val="24"/>
        </w:rPr>
      </w:pPr>
      <w:r w:rsidRPr="00BD54D1">
        <w:rPr>
          <w:rFonts w:ascii="Times New Roman" w:hAnsi="Times New Roman"/>
          <w:color w:val="000000"/>
          <w:sz w:val="24"/>
          <w:szCs w:val="24"/>
        </w:rPr>
        <w:t>Hasil analisa beberapa jurnal d</w:t>
      </w:r>
      <w:r w:rsidRPr="00BD54D1">
        <w:rPr>
          <w:rFonts w:ascii="Times New Roman" w:hAnsi="Times New Roman"/>
          <w:sz w:val="24"/>
          <w:szCs w:val="24"/>
        </w:rPr>
        <w:t xml:space="preserve">apat disimpulkan </w:t>
      </w:r>
      <w:r w:rsidRPr="00BD54D1">
        <w:rPr>
          <w:rFonts w:ascii="Times New Roman" w:hAnsi="Times New Roman"/>
          <w:bCs/>
          <w:sz w:val="24"/>
          <w:szCs w:val="24"/>
        </w:rPr>
        <w:t xml:space="preserve">bahwa </w:t>
      </w:r>
      <w:r w:rsidRPr="00BD54D1">
        <w:rPr>
          <w:rFonts w:ascii="Times New Roman" w:hAnsi="Times New Roman"/>
          <w:sz w:val="24"/>
          <w:szCs w:val="24"/>
        </w:rPr>
        <w:t xml:space="preserve">terdapat hubungan antara kecanduan </w:t>
      </w:r>
      <w:r w:rsidRPr="00BD54D1">
        <w:rPr>
          <w:rFonts w:ascii="Times New Roman" w:hAnsi="Times New Roman"/>
          <w:i/>
          <w:sz w:val="24"/>
          <w:szCs w:val="24"/>
        </w:rPr>
        <w:t>game online</w:t>
      </w:r>
      <w:r w:rsidRPr="00BD54D1">
        <w:rPr>
          <w:rFonts w:ascii="Times New Roman" w:hAnsi="Times New Roman"/>
          <w:sz w:val="24"/>
          <w:szCs w:val="24"/>
        </w:rPr>
        <w:t xml:space="preserve"> dengan </w:t>
      </w:r>
      <w:r w:rsidRPr="00BD54D1">
        <w:rPr>
          <w:rFonts w:ascii="Times New Roman" w:hAnsi="Times New Roman"/>
          <w:sz w:val="24"/>
          <w:szCs w:val="24"/>
          <w:lang w:val="id-ID"/>
        </w:rPr>
        <w:t>kecerdasan emosi</w:t>
      </w:r>
      <w:r w:rsidRPr="00BD54D1">
        <w:rPr>
          <w:rFonts w:ascii="Times New Roman" w:hAnsi="Times New Roman"/>
          <w:sz w:val="24"/>
          <w:szCs w:val="24"/>
        </w:rPr>
        <w:t xml:space="preserve"> pada </w:t>
      </w:r>
      <w:r w:rsidRPr="00BD54D1">
        <w:rPr>
          <w:rFonts w:ascii="Times New Roman" w:hAnsi="Times New Roman"/>
          <w:sz w:val="24"/>
          <w:szCs w:val="24"/>
          <w:lang w:val="id-ID"/>
        </w:rPr>
        <w:t>r</w:t>
      </w:r>
      <w:r w:rsidRPr="00BD54D1">
        <w:rPr>
          <w:rFonts w:ascii="Times New Roman" w:hAnsi="Times New Roman"/>
          <w:sz w:val="24"/>
          <w:szCs w:val="24"/>
        </w:rPr>
        <w:t xml:space="preserve">emaja. Dari hasil tersebut peneliti menemukan bahwa semakin tinggi kecanduan atau intensitas bermain permainan </w:t>
      </w:r>
      <w:r w:rsidRPr="00BD54D1">
        <w:rPr>
          <w:rFonts w:ascii="Times New Roman" w:hAnsi="Times New Roman"/>
          <w:i/>
          <w:sz w:val="24"/>
          <w:szCs w:val="24"/>
        </w:rPr>
        <w:t>online</w:t>
      </w:r>
      <w:r w:rsidRPr="00BD54D1">
        <w:rPr>
          <w:rFonts w:ascii="Times New Roman" w:hAnsi="Times New Roman"/>
          <w:sz w:val="24"/>
          <w:szCs w:val="24"/>
        </w:rPr>
        <w:t xml:space="preserve"> seorang remaja maka tingkat kecerdasan emosional </w:t>
      </w:r>
      <w:proofErr w:type="gramStart"/>
      <w:r w:rsidRPr="00BD54D1">
        <w:rPr>
          <w:rFonts w:ascii="Times New Roman" w:hAnsi="Times New Roman"/>
          <w:sz w:val="24"/>
          <w:szCs w:val="24"/>
        </w:rPr>
        <w:t>akan</w:t>
      </w:r>
      <w:proofErr w:type="gramEnd"/>
      <w:r w:rsidRPr="00BD54D1">
        <w:rPr>
          <w:rFonts w:ascii="Times New Roman" w:hAnsi="Times New Roman"/>
          <w:sz w:val="24"/>
          <w:szCs w:val="24"/>
        </w:rPr>
        <w:t xml:space="preserve"> semakin rendah.</w:t>
      </w:r>
    </w:p>
    <w:p w:rsidR="007765EF" w:rsidRPr="00BD54D1" w:rsidRDefault="007765EF" w:rsidP="000D16F9">
      <w:pPr>
        <w:spacing w:after="0" w:line="240" w:lineRule="auto"/>
        <w:ind w:firstLine="567"/>
        <w:jc w:val="both"/>
        <w:rPr>
          <w:rFonts w:ascii="Times New Roman" w:hAnsi="Times New Roman"/>
          <w:color w:val="000000"/>
          <w:sz w:val="24"/>
          <w:szCs w:val="24"/>
        </w:rPr>
      </w:pPr>
      <w:r w:rsidRPr="00BD54D1">
        <w:rPr>
          <w:rFonts w:ascii="Times New Roman" w:hAnsi="Times New Roman"/>
          <w:color w:val="000000"/>
          <w:sz w:val="24"/>
          <w:szCs w:val="24"/>
        </w:rPr>
        <w:t xml:space="preserve">Berdasarkan penelitian ini </w:t>
      </w:r>
      <w:proofErr w:type="gramStart"/>
      <w:r w:rsidRPr="00BD54D1">
        <w:rPr>
          <w:rFonts w:ascii="Times New Roman" w:hAnsi="Times New Roman"/>
          <w:color w:val="000000"/>
          <w:sz w:val="24"/>
          <w:szCs w:val="24"/>
        </w:rPr>
        <w:t xml:space="preserve">diharapkan </w:t>
      </w:r>
      <w:r>
        <w:rPr>
          <w:rFonts w:ascii="Times New Roman" w:hAnsi="Times New Roman"/>
          <w:sz w:val="24"/>
          <w:szCs w:val="24"/>
        </w:rPr>
        <w:t xml:space="preserve"> pentingnya</w:t>
      </w:r>
      <w:proofErr w:type="gramEnd"/>
      <w:r>
        <w:rPr>
          <w:rFonts w:ascii="Times New Roman" w:hAnsi="Times New Roman"/>
          <w:sz w:val="24"/>
          <w:szCs w:val="24"/>
        </w:rPr>
        <w:t xml:space="preserve"> </w:t>
      </w:r>
      <w:r w:rsidRPr="00BD54D1">
        <w:rPr>
          <w:rFonts w:ascii="Times New Roman" w:hAnsi="Times New Roman"/>
          <w:sz w:val="24"/>
          <w:szCs w:val="24"/>
        </w:rPr>
        <w:t>memberikan pemahaman yang benar tentang pemanfaatan teknologi khususny</w:t>
      </w:r>
      <w:bookmarkStart w:id="0" w:name="_GoBack"/>
      <w:r w:rsidRPr="00BD54D1">
        <w:rPr>
          <w:rFonts w:ascii="Times New Roman" w:hAnsi="Times New Roman"/>
          <w:sz w:val="24"/>
          <w:szCs w:val="24"/>
        </w:rPr>
        <w:t>a</w:t>
      </w:r>
      <w:bookmarkEnd w:id="0"/>
      <w:r w:rsidRPr="00BD54D1">
        <w:rPr>
          <w:rFonts w:ascii="Times New Roman" w:hAnsi="Times New Roman"/>
          <w:sz w:val="24"/>
          <w:szCs w:val="24"/>
        </w:rPr>
        <w:t xml:space="preserve"> </w:t>
      </w:r>
      <w:r w:rsidRPr="00BD54D1">
        <w:rPr>
          <w:rFonts w:ascii="Times New Roman" w:hAnsi="Times New Roman"/>
          <w:i/>
          <w:sz w:val="24"/>
          <w:szCs w:val="24"/>
        </w:rPr>
        <w:t>game online</w:t>
      </w:r>
      <w:r w:rsidRPr="00BD54D1">
        <w:rPr>
          <w:rFonts w:ascii="Times New Roman" w:hAnsi="Times New Roman"/>
          <w:sz w:val="24"/>
          <w:szCs w:val="24"/>
        </w:rPr>
        <w:t xml:space="preserve"> sebagai sarana hiburan</w:t>
      </w:r>
      <w:r>
        <w:rPr>
          <w:rFonts w:ascii="Times New Roman" w:hAnsi="Times New Roman"/>
          <w:sz w:val="24"/>
          <w:szCs w:val="24"/>
        </w:rPr>
        <w:t xml:space="preserve"> agar tidak terjadi kecanduan </w:t>
      </w:r>
      <w:r w:rsidRPr="00656688">
        <w:rPr>
          <w:rFonts w:ascii="Times New Roman" w:hAnsi="Times New Roman"/>
          <w:i/>
          <w:sz w:val="24"/>
          <w:szCs w:val="24"/>
        </w:rPr>
        <w:t>game online</w:t>
      </w:r>
      <w:r w:rsidRPr="00BD54D1">
        <w:rPr>
          <w:rFonts w:ascii="Times New Roman" w:hAnsi="Times New Roman"/>
          <w:sz w:val="24"/>
          <w:szCs w:val="24"/>
        </w:rPr>
        <w:t>.</w:t>
      </w:r>
      <w:r>
        <w:rPr>
          <w:rFonts w:ascii="Times New Roman" w:hAnsi="Times New Roman"/>
          <w:sz w:val="24"/>
          <w:szCs w:val="24"/>
        </w:rPr>
        <w:t xml:space="preserve"> </w:t>
      </w:r>
      <w:proofErr w:type="gramStart"/>
      <w:r w:rsidRPr="00BD54D1">
        <w:rPr>
          <w:rFonts w:ascii="Times New Roman" w:hAnsi="Times New Roman"/>
          <w:sz w:val="24"/>
          <w:szCs w:val="24"/>
        </w:rPr>
        <w:t>Peningkatan kecerdasan emosi dapat dilakukan dengan peningkatan percaya diri, serius dalam menjalin komunikasi, mengemban</w:t>
      </w:r>
      <w:r>
        <w:rPr>
          <w:rFonts w:ascii="Times New Roman" w:hAnsi="Times New Roman"/>
          <w:sz w:val="24"/>
          <w:szCs w:val="24"/>
        </w:rPr>
        <w:t>gkan minat juga mengembangkan a</w:t>
      </w:r>
      <w:r w:rsidRPr="00BD54D1">
        <w:rPr>
          <w:rFonts w:ascii="Times New Roman" w:hAnsi="Times New Roman"/>
          <w:sz w:val="24"/>
          <w:szCs w:val="24"/>
        </w:rPr>
        <w:t>set fisik dan psikologis.</w:t>
      </w:r>
      <w:proofErr w:type="gramEnd"/>
      <w:r w:rsidRPr="00BD54D1">
        <w:rPr>
          <w:rFonts w:ascii="Times New Roman" w:hAnsi="Times New Roman"/>
          <w:sz w:val="24"/>
          <w:szCs w:val="24"/>
        </w:rPr>
        <w:t xml:space="preserve"> Semakin baik pendidikan emosi yang diterima remaja maka </w:t>
      </w:r>
      <w:proofErr w:type="gramStart"/>
      <w:r w:rsidRPr="00BD54D1">
        <w:rPr>
          <w:rFonts w:ascii="Times New Roman" w:hAnsi="Times New Roman"/>
          <w:sz w:val="24"/>
          <w:szCs w:val="24"/>
        </w:rPr>
        <w:t>akan</w:t>
      </w:r>
      <w:proofErr w:type="gramEnd"/>
      <w:r w:rsidRPr="00BD54D1">
        <w:rPr>
          <w:rFonts w:ascii="Times New Roman" w:hAnsi="Times New Roman"/>
          <w:sz w:val="24"/>
          <w:szCs w:val="24"/>
        </w:rPr>
        <w:t xml:space="preserve"> semakin baik pula kecerdasan emosinya</w:t>
      </w:r>
    </w:p>
    <w:p w:rsidR="007765EF" w:rsidRPr="00BD54D1" w:rsidRDefault="007765EF" w:rsidP="000D16F9">
      <w:pPr>
        <w:spacing w:after="0" w:line="240" w:lineRule="auto"/>
        <w:jc w:val="both"/>
        <w:rPr>
          <w:rFonts w:ascii="Times New Roman" w:hAnsi="Times New Roman"/>
          <w:color w:val="000000"/>
          <w:sz w:val="24"/>
          <w:szCs w:val="24"/>
        </w:rPr>
      </w:pPr>
    </w:p>
    <w:p w:rsidR="007765EF" w:rsidRPr="00BD54D1" w:rsidRDefault="007765EF" w:rsidP="000D16F9">
      <w:pPr>
        <w:tabs>
          <w:tab w:val="left" w:pos="1418"/>
          <w:tab w:val="left" w:pos="1560"/>
        </w:tabs>
        <w:spacing w:after="0" w:line="240" w:lineRule="auto"/>
        <w:jc w:val="both"/>
        <w:rPr>
          <w:rFonts w:ascii="Times New Roman" w:hAnsi="Times New Roman"/>
          <w:color w:val="000000"/>
          <w:sz w:val="24"/>
          <w:szCs w:val="24"/>
        </w:rPr>
      </w:pPr>
      <w:r w:rsidRPr="00BD54D1">
        <w:rPr>
          <w:rFonts w:ascii="Times New Roman" w:hAnsi="Times New Roman"/>
          <w:color w:val="000000"/>
          <w:sz w:val="24"/>
          <w:szCs w:val="24"/>
        </w:rPr>
        <w:t xml:space="preserve">Kata Kunci </w:t>
      </w:r>
      <w:r w:rsidRPr="00BD54D1">
        <w:rPr>
          <w:rFonts w:ascii="Times New Roman" w:hAnsi="Times New Roman"/>
          <w:color w:val="000000"/>
          <w:sz w:val="24"/>
          <w:szCs w:val="24"/>
        </w:rPr>
        <w:tab/>
        <w:t>:</w:t>
      </w:r>
      <w:r w:rsidRPr="00BD54D1">
        <w:rPr>
          <w:rFonts w:ascii="Times New Roman" w:hAnsi="Times New Roman"/>
          <w:color w:val="000000"/>
          <w:sz w:val="24"/>
          <w:szCs w:val="24"/>
        </w:rPr>
        <w:tab/>
        <w:t xml:space="preserve">Kecanduan </w:t>
      </w:r>
      <w:r w:rsidRPr="00BD54D1">
        <w:rPr>
          <w:rFonts w:ascii="Times New Roman" w:hAnsi="Times New Roman"/>
          <w:i/>
          <w:color w:val="000000"/>
          <w:sz w:val="24"/>
          <w:szCs w:val="24"/>
        </w:rPr>
        <w:t>Game Online</w:t>
      </w:r>
      <w:r w:rsidRPr="00BD54D1">
        <w:rPr>
          <w:rFonts w:ascii="Times New Roman" w:hAnsi="Times New Roman"/>
          <w:color w:val="000000"/>
          <w:sz w:val="24"/>
          <w:szCs w:val="24"/>
        </w:rPr>
        <w:t>, Kecerdasan Emosi, Remaja</w:t>
      </w:r>
    </w:p>
    <w:p w:rsidR="007765EF" w:rsidRPr="00656688" w:rsidRDefault="007765EF" w:rsidP="000D16F9">
      <w:pPr>
        <w:tabs>
          <w:tab w:val="left" w:pos="1418"/>
          <w:tab w:val="left" w:pos="1560"/>
        </w:tabs>
        <w:spacing w:after="0" w:line="240" w:lineRule="auto"/>
        <w:jc w:val="both"/>
        <w:rPr>
          <w:rFonts w:ascii="Times New Roman" w:hAnsi="Times New Roman"/>
          <w:color w:val="000000"/>
          <w:sz w:val="24"/>
          <w:szCs w:val="24"/>
        </w:rPr>
      </w:pPr>
      <w:r w:rsidRPr="00BD54D1">
        <w:rPr>
          <w:rFonts w:ascii="Times New Roman" w:hAnsi="Times New Roman"/>
          <w:color w:val="000000"/>
          <w:sz w:val="24"/>
          <w:szCs w:val="24"/>
        </w:rPr>
        <w:t>Kepustakaan</w:t>
      </w:r>
      <w:r w:rsidRPr="00BD54D1">
        <w:rPr>
          <w:rFonts w:ascii="Times New Roman" w:hAnsi="Times New Roman"/>
          <w:color w:val="000000"/>
          <w:sz w:val="24"/>
          <w:szCs w:val="24"/>
        </w:rPr>
        <w:tab/>
        <w:t>:</w:t>
      </w:r>
      <w:r w:rsidRPr="00BD54D1">
        <w:rPr>
          <w:rFonts w:ascii="Times New Roman" w:hAnsi="Times New Roman"/>
          <w:color w:val="000000"/>
          <w:sz w:val="24"/>
          <w:szCs w:val="24"/>
        </w:rPr>
        <w:tab/>
        <w:t>47 (2009-2020)</w:t>
      </w: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0D16F9" w:rsidRDefault="000D16F9" w:rsidP="000D16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A6445F" w:rsidRDefault="000D16F9" w:rsidP="00F831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b/>
          <w:sz w:val="24"/>
          <w:szCs w:val="24"/>
        </w:rPr>
      </w:pPr>
      <w:r w:rsidRPr="00BD54D1">
        <w:rPr>
          <w:rFonts w:ascii="Times New Roman" w:eastAsia="Times New Roman" w:hAnsi="Times New Roman"/>
          <w:b/>
          <w:sz w:val="24"/>
          <w:szCs w:val="24"/>
        </w:rPr>
        <w:lastRenderedPageBreak/>
        <w:t>THE RELATIONSHIP ON ONLINE GAME ADDICTION WITH EMOTIONAL INTELLIGENCE IN JUNIO</w:t>
      </w:r>
      <w:r w:rsidR="00A6445F">
        <w:rPr>
          <w:rFonts w:ascii="Times New Roman" w:eastAsia="Times New Roman" w:hAnsi="Times New Roman"/>
          <w:b/>
          <w:sz w:val="24"/>
          <w:szCs w:val="24"/>
        </w:rPr>
        <w:t>R HIGH SCHOOL 3 UNGARAN: REVIEW</w:t>
      </w:r>
    </w:p>
    <w:p w:rsidR="007765EF" w:rsidRPr="00BD54D1" w:rsidRDefault="000D16F9" w:rsidP="00F831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b/>
          <w:sz w:val="24"/>
          <w:szCs w:val="24"/>
        </w:rPr>
      </w:pPr>
      <w:r w:rsidRPr="00BD54D1">
        <w:rPr>
          <w:rFonts w:ascii="Times New Roman" w:eastAsia="Times New Roman" w:hAnsi="Times New Roman"/>
          <w:b/>
          <w:sz w:val="24"/>
          <w:szCs w:val="24"/>
        </w:rPr>
        <w:t>OF SOME RESEARCH ARTICLES</w:t>
      </w:r>
    </w:p>
    <w:p w:rsidR="007765EF" w:rsidRPr="00BD54D1" w:rsidRDefault="007765EF" w:rsidP="00F831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sz w:val="24"/>
          <w:szCs w:val="24"/>
        </w:rPr>
      </w:pPr>
    </w:p>
    <w:p w:rsidR="007765EF" w:rsidRPr="00BD54D1" w:rsidRDefault="007765EF" w:rsidP="00F831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b/>
          <w:sz w:val="24"/>
          <w:szCs w:val="24"/>
        </w:rPr>
      </w:pPr>
      <w:r w:rsidRPr="00BD54D1">
        <w:rPr>
          <w:rFonts w:ascii="Times New Roman" w:eastAsia="Times New Roman" w:hAnsi="Times New Roman"/>
          <w:b/>
          <w:sz w:val="24"/>
          <w:szCs w:val="24"/>
        </w:rPr>
        <w:t>ABSTRACT</w:t>
      </w:r>
    </w:p>
    <w:p w:rsidR="007765EF" w:rsidRPr="00BD54D1" w:rsidRDefault="007765EF" w:rsidP="00F831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7765EF" w:rsidRPr="00BD54D1" w:rsidRDefault="007765EF" w:rsidP="00F831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r w:rsidRPr="00BD54D1">
        <w:rPr>
          <w:rFonts w:ascii="Times New Roman" w:eastAsia="Times New Roman" w:hAnsi="Times New Roman"/>
          <w:sz w:val="24"/>
          <w:szCs w:val="24"/>
        </w:rPr>
        <w:tab/>
        <w:t>Addiction to playing online games is defined as excessive use of computers and video games so that the players cannot control the excessive attitude, which has an impact on social and emotional problems. The purpose of this study is to get a picture of online game addiction with emotional intelligence in adolescents, through the analysis of related research results.</w:t>
      </w:r>
    </w:p>
    <w:p w:rsidR="007765EF" w:rsidRPr="00BD54D1" w:rsidRDefault="007765EF" w:rsidP="00F831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r w:rsidRPr="00BD54D1">
        <w:rPr>
          <w:rFonts w:ascii="Times New Roman" w:eastAsia="Times New Roman" w:hAnsi="Times New Roman"/>
          <w:sz w:val="24"/>
          <w:szCs w:val="24"/>
        </w:rPr>
        <w:tab/>
        <w:t xml:space="preserve">This research uses descriptive correlation design, with meta-analysis approach. The </w:t>
      </w:r>
      <w:r w:rsidRPr="00216396">
        <w:rPr>
          <w:rFonts w:ascii="Times New Roman" w:eastAsia="Times New Roman" w:hAnsi="Times New Roman"/>
          <w:sz w:val="24"/>
          <w:szCs w:val="24"/>
        </w:rPr>
        <w:t xml:space="preserve">sample in this study amounted to 3617 respondents based on 6 articles and using a proportional random sampling technique. The instruments used were 4 national articles and 2 international articles. The statistical </w:t>
      </w:r>
      <w:proofErr w:type="gramStart"/>
      <w:r w:rsidRPr="00216396">
        <w:rPr>
          <w:rFonts w:ascii="Times New Roman" w:eastAsia="Times New Roman" w:hAnsi="Times New Roman"/>
          <w:sz w:val="24"/>
          <w:szCs w:val="24"/>
        </w:rPr>
        <w:t>test used are</w:t>
      </w:r>
      <w:proofErr w:type="gramEnd"/>
      <w:r w:rsidRPr="00216396">
        <w:rPr>
          <w:rFonts w:ascii="Times New Roman" w:eastAsia="Times New Roman" w:hAnsi="Times New Roman"/>
          <w:sz w:val="24"/>
          <w:szCs w:val="24"/>
        </w:rPr>
        <w:t xml:space="preserve"> the </w:t>
      </w:r>
      <w:r>
        <w:rPr>
          <w:rFonts w:ascii="Times New Roman" w:hAnsi="Times New Roman"/>
          <w:sz w:val="24"/>
          <w:szCs w:val="24"/>
        </w:rPr>
        <w:t xml:space="preserve">chi-square, spearman rank and </w:t>
      </w:r>
      <w:r w:rsidRPr="00216396">
        <w:rPr>
          <w:rFonts w:ascii="Times New Roman" w:hAnsi="Times New Roman"/>
          <w:sz w:val="24"/>
          <w:szCs w:val="24"/>
        </w:rPr>
        <w:t xml:space="preserve">pearson </w:t>
      </w:r>
      <w:r w:rsidRPr="00216396">
        <w:rPr>
          <w:rFonts w:ascii="Times New Roman" w:eastAsia="Times New Roman" w:hAnsi="Times New Roman"/>
          <w:sz w:val="24"/>
          <w:szCs w:val="24"/>
        </w:rPr>
        <w:t>correlation test.</w:t>
      </w:r>
    </w:p>
    <w:p w:rsidR="007765EF" w:rsidRPr="00BD54D1" w:rsidRDefault="007765EF" w:rsidP="00F831DE">
      <w:pPr>
        <w:pStyle w:val="HTMLPreformatted"/>
        <w:jc w:val="both"/>
        <w:rPr>
          <w:rFonts w:ascii="Times New Roman" w:hAnsi="Times New Roman"/>
          <w:sz w:val="24"/>
          <w:szCs w:val="24"/>
        </w:rPr>
      </w:pPr>
      <w:r w:rsidRPr="00BD54D1">
        <w:rPr>
          <w:rFonts w:ascii="Times New Roman" w:hAnsi="Times New Roman"/>
          <w:sz w:val="24"/>
          <w:szCs w:val="24"/>
        </w:rPr>
        <w:tab/>
        <w:t>The results of the analysis of several journals can be concluded that there is a relationship between online game addiction and emotional intelligence in adolescents. From these results, researchers found that the higher the addiction or intensity of playing online games in adolescents, the lower their levels of emotional intelligence.</w:t>
      </w:r>
    </w:p>
    <w:p w:rsidR="007765EF" w:rsidRPr="00656688" w:rsidRDefault="007765EF" w:rsidP="00F831DE">
      <w:pPr>
        <w:pStyle w:val="HTMLPreformatted"/>
        <w:jc w:val="both"/>
        <w:rPr>
          <w:rFonts w:ascii="Times New Roman" w:hAnsi="Times New Roman"/>
          <w:sz w:val="24"/>
          <w:szCs w:val="24"/>
        </w:rPr>
      </w:pPr>
      <w:r w:rsidRPr="00656688">
        <w:rPr>
          <w:rFonts w:ascii="Times New Roman" w:hAnsi="Times New Roman"/>
          <w:sz w:val="24"/>
          <w:szCs w:val="24"/>
        </w:rPr>
        <w:tab/>
        <w:t>Based on this research, it is hoped that the importance of providing a correct understanding of the use of technology, especially online games as a means of entertainment, so that online game addiction does not occur. Increasing emotional intelligence can be done by increasing self-confidence, being serious in communicating, developing interest as well as developing physical and psychological assets. The better the emotional education received by adolescents, the better their emotional intelligence will be</w:t>
      </w:r>
      <w:r>
        <w:rPr>
          <w:rFonts w:ascii="Times New Roman" w:hAnsi="Times New Roman"/>
          <w:sz w:val="24"/>
          <w:szCs w:val="24"/>
        </w:rPr>
        <w:t>.</w:t>
      </w:r>
    </w:p>
    <w:p w:rsidR="007765EF" w:rsidRPr="00BD54D1" w:rsidRDefault="007765EF" w:rsidP="00F831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rsidR="007765EF" w:rsidRPr="00BD54D1" w:rsidRDefault="007765EF" w:rsidP="00F831DE">
      <w:pPr>
        <w:tabs>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r w:rsidRPr="00BD54D1">
        <w:rPr>
          <w:rFonts w:ascii="Times New Roman" w:eastAsia="Times New Roman" w:hAnsi="Times New Roman"/>
          <w:sz w:val="24"/>
          <w:szCs w:val="24"/>
        </w:rPr>
        <w:t>Keywords</w:t>
      </w:r>
      <w:r w:rsidRPr="00BD54D1">
        <w:rPr>
          <w:rFonts w:ascii="Times New Roman" w:eastAsia="Times New Roman" w:hAnsi="Times New Roman"/>
          <w:sz w:val="24"/>
          <w:szCs w:val="24"/>
        </w:rPr>
        <w:tab/>
        <w:t>: Online Game Addiction, Emotional Intelligence, Adolescents</w:t>
      </w:r>
    </w:p>
    <w:p w:rsidR="007765EF" w:rsidRPr="00BD54D1" w:rsidRDefault="007765EF" w:rsidP="00F831DE">
      <w:pPr>
        <w:tabs>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r w:rsidRPr="00BD54D1">
        <w:rPr>
          <w:rFonts w:ascii="Times New Roman" w:eastAsia="Times New Roman" w:hAnsi="Times New Roman"/>
          <w:sz w:val="24"/>
          <w:szCs w:val="24"/>
        </w:rPr>
        <w:t>Bibliographies</w:t>
      </w:r>
      <w:r w:rsidRPr="00BD54D1">
        <w:rPr>
          <w:rFonts w:ascii="Times New Roman" w:eastAsia="Times New Roman" w:hAnsi="Times New Roman"/>
          <w:sz w:val="24"/>
          <w:szCs w:val="24"/>
        </w:rPr>
        <w:tab/>
        <w:t>: 47 (2009-2020)</w:t>
      </w:r>
    </w:p>
    <w:p w:rsidR="006B0394" w:rsidRDefault="006B0394" w:rsidP="00F831DE">
      <w:pPr>
        <w:spacing w:after="0" w:line="240" w:lineRule="auto"/>
        <w:jc w:val="both"/>
        <w:rPr>
          <w:rFonts w:ascii="Times New Roman" w:hAnsi="Times New Roman"/>
          <w:b/>
          <w:sz w:val="24"/>
          <w:szCs w:val="24"/>
        </w:rPr>
      </w:pPr>
    </w:p>
    <w:p w:rsidR="00C160AC" w:rsidRDefault="00C160AC" w:rsidP="00F831DE">
      <w:pPr>
        <w:spacing w:after="0" w:line="240" w:lineRule="auto"/>
        <w:jc w:val="both"/>
        <w:rPr>
          <w:rFonts w:ascii="Times New Roman" w:hAnsi="Times New Roman"/>
          <w:b/>
          <w:sz w:val="24"/>
          <w:szCs w:val="24"/>
        </w:rPr>
      </w:pPr>
    </w:p>
    <w:p w:rsidR="00A6445F" w:rsidRDefault="00A6445F" w:rsidP="00F831DE">
      <w:pPr>
        <w:spacing w:after="0" w:line="240" w:lineRule="auto"/>
        <w:jc w:val="both"/>
        <w:rPr>
          <w:rFonts w:ascii="Times New Roman" w:hAnsi="Times New Roman"/>
          <w:b/>
          <w:sz w:val="24"/>
          <w:szCs w:val="24"/>
        </w:rPr>
        <w:sectPr w:rsidR="00A6445F" w:rsidSect="00A6445F">
          <w:footerReference w:type="default" r:id="rId12"/>
          <w:pgSz w:w="12240" w:h="15840"/>
          <w:pgMar w:top="1440" w:right="1440" w:bottom="1440" w:left="1440" w:header="709" w:footer="709" w:gutter="0"/>
          <w:pgNumType w:start="1"/>
          <w:cols w:space="708"/>
          <w:docGrid w:linePitch="360"/>
        </w:sectPr>
      </w:pPr>
    </w:p>
    <w:p w:rsidR="00F831DE" w:rsidRPr="00770BF8" w:rsidRDefault="006B0394" w:rsidP="00770BF8">
      <w:pPr>
        <w:spacing w:after="0" w:line="240" w:lineRule="auto"/>
        <w:jc w:val="both"/>
        <w:rPr>
          <w:rFonts w:ascii="Times New Roman" w:hAnsi="Times New Roman"/>
          <w:b/>
          <w:sz w:val="24"/>
          <w:szCs w:val="24"/>
        </w:rPr>
      </w:pPr>
      <w:r w:rsidRPr="00770BF8">
        <w:rPr>
          <w:rFonts w:ascii="Times New Roman" w:hAnsi="Times New Roman"/>
          <w:b/>
          <w:sz w:val="24"/>
          <w:szCs w:val="24"/>
        </w:rPr>
        <w:lastRenderedPageBreak/>
        <w:t>LATAR BELAKANG</w:t>
      </w:r>
    </w:p>
    <w:p w:rsidR="00F831DE" w:rsidRPr="00770BF8" w:rsidRDefault="00F831DE" w:rsidP="00770BF8">
      <w:pPr>
        <w:spacing w:after="0" w:line="240" w:lineRule="auto"/>
        <w:ind w:firstLine="567"/>
        <w:jc w:val="both"/>
        <w:rPr>
          <w:rFonts w:ascii="Times New Roman" w:hAnsi="Times New Roman"/>
          <w:sz w:val="24"/>
          <w:szCs w:val="24"/>
        </w:rPr>
        <w:sectPr w:rsidR="00F831DE" w:rsidRPr="00770BF8" w:rsidSect="00381B16">
          <w:type w:val="continuous"/>
          <w:pgSz w:w="12240" w:h="15840"/>
          <w:pgMar w:top="1440" w:right="1440" w:bottom="1440" w:left="1440" w:header="709" w:footer="709" w:gutter="0"/>
          <w:cols w:num="2" w:space="708"/>
          <w:titlePg/>
          <w:docGrid w:linePitch="360"/>
        </w:sectPr>
      </w:pPr>
    </w:p>
    <w:p w:rsidR="00F831DE" w:rsidRPr="00770BF8" w:rsidRDefault="00F831DE" w:rsidP="00770BF8">
      <w:pPr>
        <w:spacing w:after="0" w:line="240" w:lineRule="auto"/>
        <w:ind w:firstLine="567"/>
        <w:jc w:val="both"/>
        <w:rPr>
          <w:rFonts w:ascii="Times New Roman" w:hAnsi="Times New Roman"/>
          <w:sz w:val="24"/>
          <w:szCs w:val="24"/>
        </w:rPr>
      </w:pPr>
      <w:r w:rsidRPr="00770BF8">
        <w:rPr>
          <w:rFonts w:ascii="Times New Roman" w:hAnsi="Times New Roman"/>
          <w:sz w:val="24"/>
          <w:szCs w:val="24"/>
        </w:rPr>
        <w:lastRenderedPageBreak/>
        <w:t xml:space="preserve">Remaja adalah masa peralihan antara kehidupan anak-anak dan masa kehidupan orang dewasa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James","given":"P. Chaplin","non-dropping-particle":"","parse-names":false,"suffix":""}],"edition":"16","id":"ITEM-1","issued":{"date-parts":[["2014"]]},"publisher":"Rajawali Pers","publisher-place":"Jakarta","title":"Kamus Lengkap Psikologi","type":"book"},"uris":["http://www.mendeley.com/documents/?uuid=c42a26ff-2bd6-47d2-b6c4-8910e2ccb64c"]}],"mendeley":{"formattedCitation":"(James, 2014)","plainTextFormattedCitation":"(James, 2014)","previouslyFormattedCitation":"(James, 2014)"},"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James, 2014)</w:t>
      </w:r>
      <w:r w:rsidRPr="00770BF8">
        <w:rPr>
          <w:rFonts w:ascii="Times New Roman" w:hAnsi="Times New Roman"/>
          <w:sz w:val="24"/>
          <w:szCs w:val="24"/>
        </w:rPr>
        <w:fldChar w:fldCharType="end"/>
      </w:r>
      <w:r w:rsidRPr="00770BF8">
        <w:rPr>
          <w:rFonts w:ascii="Times New Roman" w:hAnsi="Times New Roman"/>
          <w:sz w:val="24"/>
          <w:szCs w:val="24"/>
        </w:rPr>
        <w:t xml:space="preserve">. </w:t>
      </w:r>
      <w:proofErr w:type="gramStart"/>
      <w:r w:rsidRPr="00770BF8">
        <w:rPr>
          <w:rFonts w:ascii="Times New Roman" w:hAnsi="Times New Roman"/>
          <w:sz w:val="24"/>
          <w:szCs w:val="24"/>
        </w:rPr>
        <w:t>Pada masa ini seorang remaja sudah bukan anak-anak lagi, namun belum dapat dikatakan dewasa.</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Remaja mengalami masa peralihan sebagai akibat dari posisi yang sebagian diberikan oleh orang tua dan sebagian diperoleh melalui usaha sendiri yang timbul sesudah pemasakan seksual (</w:t>
      </w:r>
      <w:r w:rsidRPr="00770BF8">
        <w:rPr>
          <w:rFonts w:ascii="Times New Roman" w:hAnsi="Times New Roman"/>
          <w:i/>
          <w:sz w:val="24"/>
          <w:szCs w:val="24"/>
        </w:rPr>
        <w:t>pubertas</w:t>
      </w:r>
      <w:r w:rsidRPr="00770BF8">
        <w:rPr>
          <w:rFonts w:ascii="Times New Roman" w:hAnsi="Times New Roman"/>
          <w:sz w:val="24"/>
          <w:szCs w:val="24"/>
        </w:rPr>
        <w:t>).</w:t>
      </w:r>
      <w:proofErr w:type="gramEnd"/>
      <w:r w:rsidRPr="00770BF8">
        <w:rPr>
          <w:rFonts w:ascii="Times New Roman" w:hAnsi="Times New Roman"/>
          <w:sz w:val="24"/>
          <w:szCs w:val="24"/>
        </w:rPr>
        <w:t xml:space="preserve"> Penggolongan remaja terbagi dalam tiga tahap, yaitu remaja awal (usia 12-14 tahun), remaja tengah (usia 15-17 tahun) dan remaja akhir (usia 18-21 tahun) (Thonburg, dalam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10.14421/aplikasia.v17i1.1362","ISSN":"1411-8777","abstract":"Masa remaja berada pada batas peralihan kehidupan anak dan dewasa. Tubuhnya tampak sudah “dewasa”, akan tetapi bila diperlakukan seperti orang dewasa remaja gagal menunjukan kedewasaannya. Pengalamannya mengenai alam dewasa masih belum banyak karena ia sering terlihat pada remaja adanya kegelisahan, pertentangan, kebingungan, dan konflik pada diri sendiri. Bagaimana remaja memandang peristiwa yang dialami akan menentukan perilakunya dalam menghadapi peristiwa-peristiwa tersebut","author":[{"dropping-particle":"","family":"Saputro","given":"Khamim Zarkasih","non-dropping-particle":"","parse-names":false,"suffix":""}],"container-title":"Aplikasia: Jurnal Aplikasi Ilmu-ilmu Agama","id":"ITEM-1","issue":"1","issued":{"date-parts":[["2017"]]},"page":"25-32","title":"Memahami Ciri dan Tugas Perkembangan Masa Remaja","type":"article-journal","volume":"17"},"uris":["http://www.mendeley.com/documents/?uuid=347802e1-f9e8-4e74-98d2-05dd8828f108"]}],"mendeley":{"formattedCitation":"(Saputro, 2017)","plainTextFormattedCitation":"(Saputro, 2017)","previouslyFormattedCitation":"(Saputro,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aputro, 2017)</w:t>
      </w:r>
      <w:r w:rsidRPr="00770BF8">
        <w:rPr>
          <w:rFonts w:ascii="Times New Roman" w:hAnsi="Times New Roman"/>
          <w:sz w:val="24"/>
          <w:szCs w:val="24"/>
        </w:rPr>
        <w:fldChar w:fldCharType="end"/>
      </w:r>
      <w:r w:rsidRPr="00770BF8">
        <w:rPr>
          <w:rFonts w:ascii="Times New Roman" w:hAnsi="Times New Roman"/>
          <w:sz w:val="24"/>
          <w:szCs w:val="24"/>
        </w:rPr>
        <w:t xml:space="preserve">). </w:t>
      </w:r>
    </w:p>
    <w:p w:rsidR="00F831DE" w:rsidRPr="00770BF8" w:rsidRDefault="00F831DE" w:rsidP="00770BF8">
      <w:pPr>
        <w:spacing w:after="0" w:line="240" w:lineRule="auto"/>
        <w:ind w:firstLine="567"/>
        <w:jc w:val="both"/>
        <w:rPr>
          <w:rFonts w:ascii="Times New Roman" w:hAnsi="Times New Roman"/>
          <w:sz w:val="24"/>
          <w:szCs w:val="24"/>
        </w:rPr>
      </w:pPr>
      <w:proofErr w:type="gramStart"/>
      <w:r w:rsidRPr="00770BF8">
        <w:rPr>
          <w:rFonts w:ascii="Times New Roman" w:hAnsi="Times New Roman"/>
          <w:sz w:val="24"/>
          <w:szCs w:val="24"/>
        </w:rPr>
        <w:lastRenderedPageBreak/>
        <w:t>Masa remaja merupakan salah satu tahapan perkembangan manusia yang dianggap sangat penting.</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Perkembangan remaja ditandai dengan adanya berbagai perubahan, baik secara biologis, kognitif, maupun psikososial.</w:t>
      </w:r>
      <w:proofErr w:type="gramEnd"/>
      <w:r w:rsidRPr="00770BF8">
        <w:rPr>
          <w:rFonts w:ascii="Times New Roman" w:hAnsi="Times New Roman"/>
          <w:sz w:val="24"/>
          <w:szCs w:val="24"/>
        </w:rPr>
        <w:t xml:space="preserve"> Perubahan biologis yang dialami oleh remaja adalah mengalami pubertas, adanya perkembangan pada otak, perubahan hormone, dan semua reflek proses biologis. Secara kognitif, remaja mengalami perubahan dalam proses berpikir dan kecerdasan. </w:t>
      </w:r>
      <w:proofErr w:type="gramStart"/>
      <w:r w:rsidRPr="00770BF8">
        <w:rPr>
          <w:rFonts w:ascii="Times New Roman" w:hAnsi="Times New Roman"/>
          <w:sz w:val="24"/>
          <w:szCs w:val="24"/>
        </w:rPr>
        <w:t xml:space="preserve">Pada tahap ini, remaja dapat mengembangkan kemampuannya dalam melakukan abstraksi terhadap penalaran, membuat kemungkinan-kemungkinan yang dapat terjadi berdasarkan informasi yang </w:t>
      </w:r>
      <w:r w:rsidRPr="00770BF8">
        <w:rPr>
          <w:rFonts w:ascii="Times New Roman" w:hAnsi="Times New Roman"/>
          <w:sz w:val="24"/>
          <w:szCs w:val="24"/>
        </w:rPr>
        <w:lastRenderedPageBreak/>
        <w:t>diperoleh serta menyusun rencana-rencana berdasarkan pengalaman masa lalu.</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Kemampuan intelektual seperti ini yang membedakan fase remaja dari fase-fase sebelumnya.</w:t>
      </w:r>
      <w:proofErr w:type="gramEnd"/>
      <w:r w:rsidRPr="00770BF8">
        <w:rPr>
          <w:rFonts w:ascii="Times New Roman" w:hAnsi="Times New Roman"/>
          <w:sz w:val="24"/>
          <w:szCs w:val="24"/>
        </w:rPr>
        <w:t xml:space="preserve"> Perubahan yang terjadi selanjutnya pada remaja adalah perubahan psikososial yang meliputi pencarian identitas diri, seksualitas, dan interaksi remaja dengan keluarga, teman, serta masyarakat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Gusti","given":"Gina","non-dropping-particle":"","parse-names":false,"suffix":""}],"id":"ITEM-1","issued":{"date-parts":[["2014"]]},"title":"Perkembangan Remaja : Psikologi Perkembangan","type":"webpage"},"uris":["http://www.mendeley.com/documents/?uuid=caaa576f-c57b-4f7d-81cf-dadbe2fc08dd"]}],"mendeley":{"formattedCitation":"(Gusti, 2014)","plainTextFormattedCitation":"(Gusti, 2014)","previouslyFormattedCitation":"(Gusti, 2014)"},"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Gusti, 2014)</w:t>
      </w:r>
      <w:r w:rsidRPr="00770BF8">
        <w:rPr>
          <w:rFonts w:ascii="Times New Roman" w:hAnsi="Times New Roman"/>
          <w:sz w:val="24"/>
          <w:szCs w:val="24"/>
        </w:rPr>
        <w:fldChar w:fldCharType="end"/>
      </w:r>
    </w:p>
    <w:p w:rsidR="00F831DE" w:rsidRPr="00770BF8" w:rsidRDefault="00F831DE" w:rsidP="00770BF8">
      <w:pPr>
        <w:spacing w:after="0" w:line="240" w:lineRule="auto"/>
        <w:ind w:firstLine="567"/>
        <w:jc w:val="both"/>
        <w:rPr>
          <w:rFonts w:ascii="Times New Roman" w:hAnsi="Times New Roman"/>
          <w:sz w:val="24"/>
          <w:szCs w:val="24"/>
        </w:rPr>
      </w:pPr>
      <w:r w:rsidRPr="00770BF8">
        <w:rPr>
          <w:rFonts w:ascii="Times New Roman" w:hAnsi="Times New Roman"/>
          <w:i/>
          <w:sz w:val="24"/>
          <w:szCs w:val="24"/>
        </w:rPr>
        <w:t>Internet gaming</w:t>
      </w:r>
      <w:r w:rsidRPr="00770BF8">
        <w:rPr>
          <w:rFonts w:ascii="Times New Roman" w:hAnsi="Times New Roman"/>
          <w:sz w:val="24"/>
          <w:szCs w:val="24"/>
        </w:rPr>
        <w:t xml:space="preserve"> atau juga bisa disebut </w:t>
      </w:r>
      <w:r w:rsidRPr="00770BF8">
        <w:rPr>
          <w:rFonts w:ascii="Times New Roman" w:hAnsi="Times New Roman"/>
          <w:i/>
          <w:sz w:val="24"/>
          <w:szCs w:val="24"/>
        </w:rPr>
        <w:t xml:space="preserve">game online </w:t>
      </w:r>
      <w:r w:rsidRPr="00770BF8">
        <w:rPr>
          <w:rFonts w:ascii="Times New Roman" w:hAnsi="Times New Roman"/>
          <w:sz w:val="24"/>
          <w:szCs w:val="24"/>
        </w:rPr>
        <w:t>merupakan fenomena permainan yang sangat populer</w:t>
      </w:r>
      <w:r w:rsidRPr="00770BF8">
        <w:rPr>
          <w:rFonts w:ascii="Times New Roman" w:hAnsi="Times New Roman"/>
          <w:i/>
          <w:sz w:val="24"/>
          <w:szCs w:val="24"/>
        </w:rPr>
        <w:t>. Game online</w:t>
      </w:r>
      <w:r w:rsidRPr="00770BF8">
        <w:rPr>
          <w:rFonts w:ascii="Times New Roman" w:hAnsi="Times New Roman"/>
          <w:sz w:val="24"/>
          <w:szCs w:val="24"/>
        </w:rPr>
        <w:t xml:space="preserve"> merupakan permainan dalam dunia maya yang menampilkan permainan dalam bentuk virtual seperti pada </w:t>
      </w:r>
      <w:r w:rsidRPr="00770BF8">
        <w:rPr>
          <w:rFonts w:ascii="Times New Roman" w:hAnsi="Times New Roman"/>
          <w:i/>
          <w:sz w:val="24"/>
          <w:szCs w:val="24"/>
        </w:rPr>
        <w:t xml:space="preserve">video game </w:t>
      </w:r>
      <w:r w:rsidRPr="00770BF8">
        <w:rPr>
          <w:rFonts w:ascii="Times New Roman" w:hAnsi="Times New Roman"/>
          <w:sz w:val="24"/>
          <w:szCs w:val="24"/>
        </w:rPr>
        <w:t xml:space="preserve">yang terhubung melalui jaringan internet. Salah satu keunggulan dari </w:t>
      </w:r>
      <w:r w:rsidRPr="00770BF8">
        <w:rPr>
          <w:rFonts w:ascii="Times New Roman" w:hAnsi="Times New Roman"/>
          <w:i/>
          <w:sz w:val="24"/>
          <w:szCs w:val="24"/>
        </w:rPr>
        <w:t>game online</w:t>
      </w:r>
      <w:r w:rsidRPr="00770BF8">
        <w:rPr>
          <w:rFonts w:ascii="Times New Roman" w:hAnsi="Times New Roman"/>
          <w:sz w:val="24"/>
          <w:szCs w:val="24"/>
        </w:rPr>
        <w:t xml:space="preserve"> jika dibandingkan dengan jenis permainan </w:t>
      </w:r>
      <w:r w:rsidRPr="00770BF8">
        <w:rPr>
          <w:rFonts w:ascii="Times New Roman" w:hAnsi="Times New Roman"/>
          <w:i/>
          <w:sz w:val="24"/>
          <w:szCs w:val="24"/>
        </w:rPr>
        <w:t>video game</w:t>
      </w:r>
      <w:r w:rsidRPr="00770BF8">
        <w:rPr>
          <w:rFonts w:ascii="Times New Roman" w:hAnsi="Times New Roman"/>
          <w:sz w:val="24"/>
          <w:szCs w:val="24"/>
        </w:rPr>
        <w:t xml:space="preserve"> adalah pemain dapat memainkan permainan ini dengan siapapun tanpa dibatasi oleh sekat geografis. </w:t>
      </w:r>
      <w:proofErr w:type="gramStart"/>
      <w:r w:rsidRPr="00770BF8">
        <w:rPr>
          <w:rFonts w:ascii="Times New Roman" w:hAnsi="Times New Roman"/>
          <w:sz w:val="24"/>
          <w:szCs w:val="24"/>
        </w:rPr>
        <w:t xml:space="preserve">Pemain dari permainan online ini disebut dengan </w:t>
      </w:r>
      <w:r w:rsidRPr="00770BF8">
        <w:rPr>
          <w:rFonts w:ascii="Times New Roman" w:hAnsi="Times New Roman"/>
          <w:i/>
          <w:sz w:val="24"/>
          <w:szCs w:val="24"/>
        </w:rPr>
        <w:t>gamers</w:t>
      </w:r>
      <w:r w:rsidRPr="00770BF8">
        <w:rPr>
          <w:rFonts w:ascii="Times New Roman" w:hAnsi="Times New Roman"/>
          <w:sz w:val="24"/>
          <w:szCs w:val="24"/>
        </w:rPr>
        <w:t>.</w:t>
      </w:r>
      <w:proofErr w:type="gramEnd"/>
      <w:r w:rsidRPr="00770BF8">
        <w:rPr>
          <w:rFonts w:ascii="Times New Roman" w:hAnsi="Times New Roman"/>
          <w:sz w:val="24"/>
          <w:szCs w:val="24"/>
        </w:rPr>
        <w:t xml:space="preserve"> Remaja umumnya lebih sering bermain </w:t>
      </w:r>
      <w:r w:rsidRPr="00770BF8">
        <w:rPr>
          <w:rFonts w:ascii="Times New Roman" w:hAnsi="Times New Roman"/>
          <w:i/>
          <w:sz w:val="24"/>
          <w:szCs w:val="24"/>
        </w:rPr>
        <w:t>game online</w:t>
      </w:r>
      <w:r w:rsidRPr="00770BF8">
        <w:rPr>
          <w:rFonts w:ascii="Times New Roman" w:hAnsi="Times New Roman"/>
          <w:sz w:val="24"/>
          <w:szCs w:val="24"/>
        </w:rPr>
        <w:t xml:space="preserve"> dibandingkan orang dewasa dan mereka akan lebih rentan terhadap kecanduan bermain </w:t>
      </w:r>
      <w:r w:rsidRPr="00770BF8">
        <w:rPr>
          <w:rFonts w:ascii="Times New Roman" w:hAnsi="Times New Roman"/>
          <w:i/>
          <w:sz w:val="24"/>
          <w:szCs w:val="24"/>
        </w:rPr>
        <w:t xml:space="preserve">game online </w:t>
      </w:r>
      <w:r w:rsidRPr="00770BF8">
        <w:rPr>
          <w:rFonts w:ascii="Times New Roman" w:hAnsi="Times New Roman"/>
          <w:i/>
          <w:sz w:val="24"/>
          <w:szCs w:val="24"/>
        </w:rPr>
        <w:fldChar w:fldCharType="begin" w:fldLock="1"/>
      </w:r>
      <w:r w:rsidRPr="00770BF8">
        <w:rPr>
          <w:rFonts w:ascii="Times New Roman" w:hAnsi="Times New Roman"/>
          <w:i/>
          <w:sz w:val="24"/>
          <w:szCs w:val="24"/>
        </w:rPr>
        <w:instrText>ADDIN CSL_CITATION {"citationItems":[{"id":"ITEM-1","itemData":{"DOI":"10.26858/jpkk.v1i1.1537","ISSN":"2477-2518","abstract":"The study aimed at examining the behavior caused by online game addiction of students at SMPN 1 in Palu which covered the factors which caused the addiction, psychological condition caused by online game addiction, and the impact caused by online game addiction.The study was a qualitative research with a case study based on the respondents and the informants as the data sources. Data were collected through observation and interview. Data were then analyzed by employing descriptive qualitative analysis.The results of the study revealed that the (RZ) and (MT), those two subjects were addicted to online game due to several supporting facilities at home, social factors and friendship among the garners, and curiosity on types of games. The emotional and psychological conditions to both subjects were instability and the impacts caused by the results of online game were lack of social awareness toward their peers, disharmonized relationship with parents, and children tended to become individualistic.Handling online game addiction with the help from various parties, especially the school', gave the trust to school's counselor or teacher of guiding and counseling to hole a seminar for parents concerning the online game and its problems, managing the study time and playing of students, shoud include online game, its impact, and selecting educative games in learning material, as well as building interpersonal communication so that children were more open to their parents.","author":[{"dropping-particle":"","family":"Syahran","given":"Ridwan","non-dropping-particle":"","parse-names":false,"suffix":""}],"container-title":"Jurnal Psikologi Pendidikan dan Konseling: Jurnal Kajian Psikologi Pendidikan dan Bimbingan Konseling","id":"ITEM-1","issue":"1","issued":{"date-parts":[["2015"]]},"page":"84-92","title":"Ketergantungan Online Game Dan Penanganannya","type":"article-journal","volume":"1"},"uris":["http://www.mendeley.com/documents/?uuid=0dc1b141-f004-47bd-9f12-f6fcfb4da7bf"]}],"mendeley":{"formattedCitation":"(Syahran, 2015)","plainTextFormattedCitation":"(Syahran, 2015)","previouslyFormattedCitation":"(Syahran, 2015)"},"properties":{"noteIndex":0},"schema":"https://github.com/citation-style-language/schema/raw/master/csl-citation.json"}</w:instrText>
      </w:r>
      <w:r w:rsidRPr="00770BF8">
        <w:rPr>
          <w:rFonts w:ascii="Times New Roman" w:hAnsi="Times New Roman"/>
          <w:i/>
          <w:sz w:val="24"/>
          <w:szCs w:val="24"/>
        </w:rPr>
        <w:fldChar w:fldCharType="separate"/>
      </w:r>
      <w:r w:rsidRPr="00770BF8">
        <w:rPr>
          <w:rFonts w:ascii="Times New Roman" w:hAnsi="Times New Roman"/>
          <w:noProof/>
          <w:sz w:val="24"/>
          <w:szCs w:val="24"/>
        </w:rPr>
        <w:t>(Syahran, 2015)</w:t>
      </w:r>
      <w:r w:rsidRPr="00770BF8">
        <w:rPr>
          <w:rFonts w:ascii="Times New Roman" w:hAnsi="Times New Roman"/>
          <w:i/>
          <w:sz w:val="24"/>
          <w:szCs w:val="24"/>
        </w:rPr>
        <w:fldChar w:fldCharType="end"/>
      </w:r>
      <w:r w:rsidRPr="00770BF8">
        <w:rPr>
          <w:rFonts w:ascii="Times New Roman" w:hAnsi="Times New Roman"/>
          <w:i/>
          <w:sz w:val="24"/>
          <w:szCs w:val="24"/>
        </w:rPr>
        <w:t>.</w:t>
      </w:r>
    </w:p>
    <w:p w:rsidR="00F831DE" w:rsidRPr="00770BF8" w:rsidRDefault="00F831DE" w:rsidP="00770BF8">
      <w:pPr>
        <w:spacing w:after="0" w:line="240" w:lineRule="auto"/>
        <w:ind w:firstLine="567"/>
        <w:jc w:val="both"/>
        <w:rPr>
          <w:rFonts w:ascii="Times New Roman" w:hAnsi="Times New Roman"/>
          <w:sz w:val="24"/>
          <w:szCs w:val="24"/>
        </w:rPr>
      </w:pPr>
      <w:r w:rsidRPr="00770BF8">
        <w:rPr>
          <w:rFonts w:ascii="Times New Roman" w:hAnsi="Times New Roman"/>
          <w:color w:val="000000"/>
          <w:sz w:val="24"/>
          <w:szCs w:val="24"/>
        </w:rPr>
        <w:t xml:space="preserve">Kecanduan bermain </w:t>
      </w:r>
      <w:r w:rsidRPr="00770BF8">
        <w:rPr>
          <w:rFonts w:ascii="Times New Roman" w:hAnsi="Times New Roman"/>
          <w:i/>
          <w:iCs/>
          <w:color w:val="000000"/>
          <w:sz w:val="24"/>
          <w:szCs w:val="24"/>
        </w:rPr>
        <w:t xml:space="preserve">game online </w:t>
      </w:r>
      <w:r w:rsidRPr="00770BF8">
        <w:rPr>
          <w:rFonts w:ascii="Times New Roman" w:hAnsi="Times New Roman"/>
          <w:color w:val="000000"/>
          <w:sz w:val="24"/>
          <w:szCs w:val="24"/>
        </w:rPr>
        <w:t xml:space="preserve">didefinisikan sebagai sikap berlebihan dalam penggunaan komputer dan </w:t>
      </w:r>
      <w:r w:rsidRPr="00770BF8">
        <w:rPr>
          <w:rFonts w:ascii="Times New Roman" w:hAnsi="Times New Roman"/>
          <w:i/>
          <w:color w:val="000000"/>
          <w:sz w:val="24"/>
          <w:szCs w:val="24"/>
        </w:rPr>
        <w:t xml:space="preserve">video </w:t>
      </w:r>
      <w:r w:rsidRPr="00770BF8">
        <w:rPr>
          <w:rFonts w:ascii="Times New Roman" w:hAnsi="Times New Roman"/>
          <w:i/>
          <w:iCs/>
          <w:color w:val="000000"/>
          <w:sz w:val="24"/>
          <w:szCs w:val="24"/>
        </w:rPr>
        <w:t xml:space="preserve">game </w:t>
      </w:r>
      <w:r w:rsidRPr="00770BF8">
        <w:rPr>
          <w:rFonts w:ascii="Times New Roman" w:hAnsi="Times New Roman"/>
          <w:color w:val="000000"/>
          <w:sz w:val="24"/>
          <w:szCs w:val="24"/>
        </w:rPr>
        <w:t xml:space="preserve">sehingga para pemainnya tidak bisa mengendalikan sikap yang berlebihan tersebut, yang berdampak pada masalah sosial dan emosional. </w:t>
      </w:r>
      <w:r w:rsidRPr="00770BF8">
        <w:rPr>
          <w:rFonts w:ascii="Times New Roman" w:hAnsi="Times New Roman"/>
          <w:sz w:val="24"/>
          <w:szCs w:val="24"/>
        </w:rPr>
        <w:t>Dalam setiap</w:t>
      </w:r>
      <w:r w:rsidRPr="00770BF8">
        <w:rPr>
          <w:rFonts w:ascii="Times New Roman" w:hAnsi="Times New Roman"/>
          <w:i/>
          <w:sz w:val="24"/>
          <w:szCs w:val="24"/>
        </w:rPr>
        <w:t xml:space="preserve"> game</w:t>
      </w:r>
      <w:r w:rsidRPr="00770BF8">
        <w:rPr>
          <w:rFonts w:ascii="Times New Roman" w:hAnsi="Times New Roman"/>
          <w:sz w:val="24"/>
          <w:szCs w:val="24"/>
        </w:rPr>
        <w:t xml:space="preserve"> ada tantangan yang membuat pecandunya terus merasa tertantang, sehingga pada akhirnya orang yang kecanduan </w:t>
      </w:r>
      <w:r w:rsidRPr="00770BF8">
        <w:rPr>
          <w:rFonts w:ascii="Times New Roman" w:hAnsi="Times New Roman"/>
          <w:i/>
          <w:sz w:val="24"/>
          <w:szCs w:val="24"/>
        </w:rPr>
        <w:t>game</w:t>
      </w:r>
      <w:r w:rsidRPr="00770BF8">
        <w:rPr>
          <w:rFonts w:ascii="Times New Roman" w:hAnsi="Times New Roman"/>
          <w:sz w:val="24"/>
          <w:szCs w:val="24"/>
        </w:rPr>
        <w:t xml:space="preserve">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merasa ketergantungan terus menerus dan tidak bisa lepas dari </w:t>
      </w:r>
      <w:r w:rsidRPr="00770BF8">
        <w:rPr>
          <w:rFonts w:ascii="Times New Roman" w:hAnsi="Times New Roman"/>
          <w:i/>
          <w:sz w:val="24"/>
          <w:szCs w:val="24"/>
        </w:rPr>
        <w:t>game</w:t>
      </w:r>
      <w:r w:rsidRPr="00770BF8">
        <w:rPr>
          <w:rFonts w:ascii="Times New Roman" w:hAnsi="Times New Roman"/>
          <w:sz w:val="24"/>
          <w:szCs w:val="24"/>
        </w:rPr>
        <w:t>. Bila pemain</w:t>
      </w:r>
      <w:r w:rsidRPr="00770BF8">
        <w:rPr>
          <w:rFonts w:ascii="Times New Roman" w:hAnsi="Times New Roman"/>
          <w:i/>
          <w:sz w:val="24"/>
          <w:szCs w:val="24"/>
        </w:rPr>
        <w:t xml:space="preserve"> game</w:t>
      </w:r>
      <w:r w:rsidRPr="00770BF8">
        <w:rPr>
          <w:rFonts w:ascii="Times New Roman" w:hAnsi="Times New Roman"/>
          <w:sz w:val="24"/>
          <w:szCs w:val="24"/>
        </w:rPr>
        <w:t xml:space="preserve"> tidak bisa mengontrol dirinya sendiri, ia akan jadi lupa diri, lupa belajar, dan bahkan saat belajar pun ia malah mengingat- ingat permainan </w:t>
      </w:r>
      <w:r w:rsidRPr="00770BF8">
        <w:rPr>
          <w:rFonts w:ascii="Times New Roman" w:hAnsi="Times New Roman"/>
          <w:i/>
          <w:sz w:val="24"/>
          <w:szCs w:val="24"/>
        </w:rPr>
        <w:t>game</w:t>
      </w:r>
      <w:r w:rsidRPr="00770BF8">
        <w:rPr>
          <w:rFonts w:ascii="Times New Roman" w:hAnsi="Times New Roman"/>
          <w:sz w:val="24"/>
          <w:szCs w:val="24"/>
        </w:rPr>
        <w:t xml:space="preserv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2355-8539","abstract":"Artikel ini berisikan tentang faktor-faktor yang mempengaruhi perilaku gangguan kecanduan game online pada peserta didik . game online sendiri mempunyai Salah satu penyimpangan yang dilakukan oleh remaja akibat kecanduan game online antara lain berbohong. Kebiasaan berbohong ini disebabkan karena remaja yang notabene masih peserta didik mendapatkan uang dari orang tuanya. Jika mereka mengatakan secara terus terang meminta uang untuk bermain game online, tentu orang tua sulit untuk memberikannya. Dengan alasan itulah akhirnya banyak remaja memilih berbohong. Banyaknya waktu yang dihabiskan dengan bermain games dapat berpengaruh terhadap perilaku remaja antara lain malas. Selain itu, berbagai game online kerap kali membutuhkan uang untuk membeli senjata-senjata game, sehingga tidak menutup kemungkinan pengguna yang mayoritas masih pelajar berbohong kepada orang tua dengan berbagai alasan agar dapat memenuhi hobinya bermain game online. Perubahan perilaku pada remaja yang mengalami kecanduan game online mungkin tidak dirasakan oleh remaja itu sendiri, tetapi dapat dirasakan oleh orang lain dilingkungan mereka khususnya orang tua , hal tersebut dibuktikan dengan banyaknya remaja sering membolos dan menghabiskan waktu di depan computer dari pada buku, sehingga menyebabkan aktivitas sekolahnya terganggu. Tujuan dari penelitian ini adalah menjelaskan dan mendiskripsikan faktor-faktor penyebab remaja lebih suka game online,. Penelitian ini dilakukan dengan menggunakan metode kuantitatif, Penelitian ini dilaksanakan di MA Al Furqon Prabumulih tahun pelajaran 2015/2016 pada 26 Februari sampai dengan 26 Maret sesuai dengan jadwal yang disepakati. Subjek dalam penelitian ini adalah seluruh peserta didik kelas X MA Al-Furqon Prabumulih sebanyak 53 peserta didik. Berdasarkan hasil penelitian terdapat enam indikator factor-faktor yang mempengaruhi, antara sebagai berikut: Kurangnya perhatian dari orang-orang terdekat,depresi,kurang control,kurang kegiatan,lingkungan dan pola asuh.","author":[{"dropping-particle":"","family":"Masya","given":"Hardiyansyah","non-dropping-particle":"","parse-names":false,"suffix":""},{"dropping-particle":"","family":"Candra","given":"Dian Adi","non-dropping-particle":"","parse-names":false,"suffix":""}],"container-title":"KONSELI: Jurnal Bimbingan dan Konseling (E-Journal)","id":"ITEM-1","issue":"2","issued":{"date-parts":[["2016"]]},"page":"103-118","title":"Faktor-Faktor yang Mempengaruhi Perilaku Gangguan Kecanduan Game Online pada Peserta Didik Kelas X Di Madrasah Aliyah Al Furqon Prabumulih Tahun Pelajaran 2015/2016","type":"article-journal","volume":"3"},"uris":["http://www.mendeley.com/documents/?uuid=d165ac7b-0761-4c30-810f-af2651e307b7"]}],"mendeley":{"formattedCitation":"(Masya &amp; Candra, 2016)","manualFormatting":"(Masya &amp; Candra, 2016)","plainTextFormattedCitation":"(Masya &amp; Candra, 2016)","previouslyFormattedCitation":"(Masya &amp; Candra, 2016)"},"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Masya &amp; Candra, 2016)</w:t>
      </w:r>
      <w:r w:rsidRPr="00770BF8">
        <w:rPr>
          <w:rFonts w:ascii="Times New Roman" w:hAnsi="Times New Roman"/>
          <w:sz w:val="24"/>
          <w:szCs w:val="24"/>
        </w:rPr>
        <w:fldChar w:fldCharType="end"/>
      </w:r>
      <w:r w:rsidRPr="00770BF8">
        <w:rPr>
          <w:rFonts w:ascii="Times New Roman" w:hAnsi="Times New Roman"/>
          <w:sz w:val="24"/>
          <w:szCs w:val="24"/>
        </w:rPr>
        <w:t>.</w:t>
      </w:r>
    </w:p>
    <w:p w:rsidR="00F831DE" w:rsidRPr="00770BF8" w:rsidRDefault="00F831DE" w:rsidP="00770BF8">
      <w:pPr>
        <w:spacing w:after="0" w:line="240" w:lineRule="auto"/>
        <w:ind w:firstLine="567"/>
        <w:jc w:val="both"/>
        <w:rPr>
          <w:rFonts w:ascii="Times New Roman" w:hAnsi="Times New Roman"/>
          <w:color w:val="000000"/>
          <w:sz w:val="24"/>
          <w:szCs w:val="24"/>
        </w:rPr>
      </w:pPr>
      <w:r w:rsidRPr="00770BF8">
        <w:rPr>
          <w:rFonts w:ascii="Times New Roman" w:hAnsi="Times New Roman"/>
          <w:sz w:val="24"/>
          <w:szCs w:val="24"/>
        </w:rPr>
        <w:lastRenderedPageBreak/>
        <w:t xml:space="preserve">Beberapa faktor dari kecanduan </w:t>
      </w:r>
      <w:r w:rsidRPr="00770BF8">
        <w:rPr>
          <w:rFonts w:ascii="Times New Roman" w:hAnsi="Times New Roman"/>
          <w:i/>
          <w:sz w:val="24"/>
          <w:szCs w:val="24"/>
        </w:rPr>
        <w:t>game online</w:t>
      </w:r>
      <w:r w:rsidRPr="00770BF8">
        <w:rPr>
          <w:rFonts w:ascii="Times New Roman" w:hAnsi="Times New Roman"/>
          <w:sz w:val="24"/>
          <w:szCs w:val="24"/>
        </w:rPr>
        <w:t xml:space="preserve"> yaitu kurang perhatian dari orang terdekat, depresi, kurang kontrol, kurang kegiatan, lingkungan, dan pola asu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2355-8539","abstract":"Artikel ini berisikan tentang faktor-faktor yang mempengaruhi perilaku gangguan kecanduan game online pada peserta didik . game online sendiri mempunyai Salah satu penyimpangan yang dilakukan oleh remaja akibat kecanduan game online antara lain berbohong. Kebiasaan berbohong ini disebabkan karena remaja yang notabene masih peserta didik mendapatkan uang dari orang tuanya. Jika mereka mengatakan secara terus terang meminta uang untuk bermain game online, tentu orang tua sulit untuk memberikannya. Dengan alasan itulah akhirnya banyak remaja memilih berbohong. Banyaknya waktu yang dihabiskan dengan bermain games dapat berpengaruh terhadap perilaku remaja antara lain malas. Selain itu, berbagai game online kerap kali membutuhkan uang untuk membeli senjata-senjata game, sehingga tidak menutup kemungkinan pengguna yang mayoritas masih pelajar berbohong kepada orang tua dengan berbagai alasan agar dapat memenuhi hobinya bermain game online. Perubahan perilaku pada remaja yang mengalami kecanduan game online mungkin tidak dirasakan oleh remaja itu sendiri, tetapi dapat dirasakan oleh orang lain dilingkungan mereka khususnya orang tua , hal tersebut dibuktikan dengan banyaknya remaja sering membolos dan menghabiskan waktu di depan computer dari pada buku, sehingga menyebabkan aktivitas sekolahnya terganggu. Tujuan dari penelitian ini adalah menjelaskan dan mendiskripsikan faktor-faktor penyebab remaja lebih suka game online,. Penelitian ini dilakukan dengan menggunakan metode kuantitatif, Penelitian ini dilaksanakan di MA Al Furqon Prabumulih tahun pelajaran 2015/2016 pada 26 Februari sampai dengan 26 Maret sesuai dengan jadwal yang disepakati. Subjek dalam penelitian ini adalah seluruh peserta didik kelas X MA Al-Furqon Prabumulih sebanyak 53 peserta didik. Berdasarkan hasil penelitian terdapat enam indikator factor-faktor yang mempengaruhi, antara sebagai berikut: Kurangnya perhatian dari orang-orang terdekat,depresi,kurang control,kurang kegiatan,lingkungan dan pola asuh.","author":[{"dropping-particle":"","family":"Masya","given":"Hardiyansyah","non-dropping-particle":"","parse-names":false,"suffix":""},{"dropping-particle":"","family":"Candra","given":"Dian Adi","non-dropping-particle":"","parse-names":false,"suffix":""}],"container-title":"KONSELI: Jurnal Bimbingan dan Konseling (E-Journal)","id":"ITEM-1","issue":"2","issued":{"date-parts":[["2016"]]},"page":"103-118","title":"Faktor-Faktor yang Mempengaruhi Perilaku Gangguan Kecanduan Game Online pada Peserta Didik Kelas X Di Madrasah Aliyah Al Furqon Prabumulih Tahun Pelajaran 2015/2016","type":"article-journal","volume":"3"},"uris":["http://www.mendeley.com/documents/?uuid=d165ac7b-0761-4c30-810f-af2651e307b7"]}],"mendeley":{"formattedCitation":"(Masya &amp; Candra, 2016)","manualFormatting":"(Masya &amp; Candra, 2016)","plainTextFormattedCitation":"(Masya &amp; Candra, 2016)","previouslyFormattedCitation":"(Masya &amp; Candra, 2016)"},"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Masya &amp; Candra, 2016)</w:t>
      </w:r>
      <w:r w:rsidRPr="00770BF8">
        <w:rPr>
          <w:rFonts w:ascii="Times New Roman" w:hAnsi="Times New Roman"/>
          <w:sz w:val="24"/>
          <w:szCs w:val="24"/>
        </w:rPr>
        <w:fldChar w:fldCharType="end"/>
      </w:r>
      <w:r w:rsidRPr="00770BF8">
        <w:rPr>
          <w:rFonts w:ascii="Times New Roman" w:hAnsi="Times New Roman"/>
          <w:sz w:val="24"/>
          <w:szCs w:val="24"/>
        </w:rPr>
        <w:t xml:space="preserve">. Remaja yang bermain </w:t>
      </w:r>
      <w:r w:rsidRPr="00770BF8">
        <w:rPr>
          <w:rFonts w:ascii="Times New Roman" w:hAnsi="Times New Roman"/>
          <w:i/>
          <w:sz w:val="24"/>
          <w:szCs w:val="24"/>
        </w:rPr>
        <w:t>game online</w:t>
      </w:r>
      <w:r w:rsidRPr="00770BF8">
        <w:rPr>
          <w:rFonts w:ascii="Times New Roman" w:hAnsi="Times New Roman"/>
          <w:sz w:val="24"/>
          <w:szCs w:val="24"/>
        </w:rPr>
        <w:t xml:space="preserve"> mempunyai motif- motif yang berbeda, ada yang bermain </w:t>
      </w:r>
      <w:r w:rsidRPr="00770BF8">
        <w:rPr>
          <w:rFonts w:ascii="Times New Roman" w:hAnsi="Times New Roman"/>
          <w:i/>
          <w:sz w:val="24"/>
          <w:szCs w:val="24"/>
        </w:rPr>
        <w:t>game</w:t>
      </w:r>
      <w:r w:rsidRPr="00770BF8">
        <w:rPr>
          <w:rFonts w:ascii="Times New Roman" w:hAnsi="Times New Roman"/>
          <w:sz w:val="24"/>
          <w:szCs w:val="24"/>
        </w:rPr>
        <w:t xml:space="preserve"> sekedar hobi, hiburan, pelampiasan emosi, mencari teman, dan ada pula yang bermain </w:t>
      </w:r>
      <w:r w:rsidRPr="00770BF8">
        <w:rPr>
          <w:rFonts w:ascii="Times New Roman" w:hAnsi="Times New Roman"/>
          <w:i/>
          <w:sz w:val="24"/>
          <w:szCs w:val="24"/>
        </w:rPr>
        <w:t>game</w:t>
      </w:r>
      <w:r w:rsidRPr="00770BF8">
        <w:rPr>
          <w:rFonts w:ascii="Times New Roman" w:hAnsi="Times New Roman"/>
          <w:sz w:val="24"/>
          <w:szCs w:val="24"/>
        </w:rPr>
        <w:t xml:space="preserve"> sudah menjadi bagian dari dirinya sendiri, hal itu dapat disebut dengan kecandu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Popularitas internet sebagai media komunikasi dan hiburan membuat internet menjadi bagian dari kehidupan sehari-hari oleh banyak orang sehingga meningkatkan risiko kecanduan internet.Orang dengan kecanduan internet khususnya remaja dan anak-anak memiliki risiko yang lebih tinggi mengalami masalah tidur. Kekurangan tidur bisa mempengaruhi performa dari seseorang dan bisa menimbulkan berbagai masalah kesehatan. Kecanduan internet dapat menjadi salah satu penyebab yang mempengaruhi kualitas tidur. Tujuan penelitian ini adalah untuk mengetahui hubungan kecanduan internet dengan kualitas tidur pada siswa SMA Kristen 1 Tomohon.Jenis penelitian adalah penilitian yang bersifat analitik dengan desain potong lintang (cross sectional). Sampel yang digunakan adalah siswa SMA Kristen 1 Tomohon yang dipilih secara acak dengan teknik stratified random sampling. Penelitian dilakukan pada 93 siswa dengan menggunakan kuesioner Internet Addiction Test (IAT) untuk mengukur tingkat kecanduan internet dan kuesioner Pittsburgh Sleep Quality Index (PSQI) untuk menilai kualitas tidur siswa SMA Kristen 1 Tomohon. Analisis Uji statistik yang digunakan adalah uji korelasi Spearman.Setelah dilakukan analisis data didapatkan hasil pvalue = 0,018 (pvalue&lt; 0,05)dan r = 0,245 (korelasi lemah) sehingga bisa disimpulkan bahwa terdapat hubungan lemah antara kecanduan internet dengan kualitas tidur pada siswa SMA Kristen 1 Tomohon. Tingkat kecanduan internet terbanyak adalah tingkat sedang yaitu sebanyak 78,5%. Untuk kualitas tidur, sebanyak 62,4% siswa memiliki kualitas tidur yang buruk. Kesimpulan: Terdapat hubungan positif dengan tingkat korelasi lemah antara kecanduan internet dengan kualitas tidur pada siswa SMA Kristen 1 Tomohon. Sebagian besar siswa memiliki kecanduan internet tingkat sedang dan sebagian besar siswa juga memiliki kualitas tidur yang buruk.","author":[{"dropping-particle":"","family":"Lombogia","given":"Bery J","non-dropping-particle":"","parse-names":false,"suffix":""},{"dropping-particle":"","family":"Kairupan","given":"Barnabas H R","non-dropping-particle":"","parse-names":false,"suffix":""},{"dropping-particle":"","family":"Dundu","given":"Anita E","non-dropping-particle":"","parse-names":false,"suffix":""}],"container-title":"Jurnal Medik dan Rehabilitasi (JMR),","id":"ITEM-1","issue":"2","issued":{"date-parts":[["2018"]]},"page":"1-8","title":"Hubungan kecanduan internet dengan kualitas tidur pada siswa SMA Kristen 1 Tomohon","type":"article-journal","volume":"1"},"uris":["http://www.mendeley.com/documents/?uuid=eedbf8d2-17c3-4c57-b4e5-8d49e41b24d4"]}],"mendeley":{"formattedCitation":"(Lombogia et al., 2018)","plainTextFormattedCitation":"(Lombogia et al., 2018)","previouslyFormattedCitation":"(Lombogia et al., 2018)"},"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Lombogia et al., 2018)</w:t>
      </w:r>
      <w:r w:rsidRPr="00770BF8">
        <w:rPr>
          <w:rFonts w:ascii="Times New Roman" w:hAnsi="Times New Roman"/>
          <w:sz w:val="24"/>
          <w:szCs w:val="24"/>
        </w:rPr>
        <w:fldChar w:fldCharType="end"/>
      </w:r>
      <w:r w:rsidRPr="00770BF8">
        <w:rPr>
          <w:rFonts w:ascii="Times New Roman" w:hAnsi="Times New Roman"/>
          <w:sz w:val="24"/>
          <w:szCs w:val="24"/>
        </w:rPr>
        <w:t>.</w:t>
      </w:r>
    </w:p>
    <w:p w:rsidR="00F831DE" w:rsidRPr="00770BF8" w:rsidRDefault="00F831DE" w:rsidP="00770BF8">
      <w:pPr>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Remaja dikatakan mengalami kecanduan </w:t>
      </w:r>
      <w:r w:rsidRPr="00770BF8">
        <w:rPr>
          <w:rFonts w:ascii="Times New Roman" w:hAnsi="Times New Roman"/>
          <w:i/>
          <w:iCs/>
          <w:sz w:val="24"/>
          <w:szCs w:val="24"/>
        </w:rPr>
        <w:t xml:space="preserve">game online </w:t>
      </w:r>
      <w:r w:rsidRPr="00770BF8">
        <w:rPr>
          <w:rFonts w:ascii="Times New Roman" w:hAnsi="Times New Roman"/>
          <w:sz w:val="24"/>
          <w:szCs w:val="24"/>
        </w:rPr>
        <w:t xml:space="preserve">apabila sudah bermain </w:t>
      </w:r>
      <w:r w:rsidRPr="00770BF8">
        <w:rPr>
          <w:rFonts w:ascii="Times New Roman" w:hAnsi="Times New Roman"/>
          <w:i/>
          <w:iCs/>
          <w:sz w:val="24"/>
          <w:szCs w:val="24"/>
        </w:rPr>
        <w:t xml:space="preserve">game online </w:t>
      </w:r>
      <w:r w:rsidRPr="00770BF8">
        <w:rPr>
          <w:rFonts w:ascii="Times New Roman" w:hAnsi="Times New Roman"/>
          <w:sz w:val="24"/>
          <w:szCs w:val="24"/>
        </w:rPr>
        <w:t xml:space="preserve">selama 6 bulan terhitung dari awal ia bermain </w:t>
      </w:r>
      <w:r w:rsidRPr="00770BF8">
        <w:rPr>
          <w:rFonts w:ascii="Times New Roman" w:hAnsi="Times New Roman"/>
          <w:i/>
          <w:iCs/>
          <w:sz w:val="24"/>
          <w:szCs w:val="24"/>
        </w:rPr>
        <w:t xml:space="preserve">game online </w:t>
      </w:r>
      <w:r w:rsidRPr="00770BF8">
        <w:rPr>
          <w:rFonts w:ascii="Times New Roman" w:hAnsi="Times New Roman"/>
          <w:i/>
          <w:iCs/>
          <w:sz w:val="24"/>
          <w:szCs w:val="24"/>
        </w:rPr>
        <w:fldChar w:fldCharType="begin" w:fldLock="1"/>
      </w:r>
      <w:r w:rsidRPr="00770BF8">
        <w:rPr>
          <w:rFonts w:ascii="Times New Roman" w:hAnsi="Times New Roman"/>
          <w:i/>
          <w:iCs/>
          <w:sz w:val="24"/>
          <w:szCs w:val="24"/>
        </w:rPr>
        <w:instrText>ADDIN CSL_CITATION {"citationItems":[{"id":"ITEM-1","itemData":{"DOI":"10.1080/15213260802669458","ISBN":"1521326080266","ISSN":"15213269","abstract":"The aim of this study was to develop and validate a scale to measure computer and videogame addiction. Inspired by earlier theories and research on game addiction, we created 21 items to measure seven underlying criteria (i.e., salience, tolerance, mood modification, relapse, withdrawal, conflict, and problems). The dimensional structure of the scale was investigated in two independent samples of adolescent gamers (N = 352 and N = 369). In both samples, a second-order factor model described our data best. The 21-item scale, as well as a shortened 7-item version, showed high reliabilities. Furthermore, both versions showed good concurrent validity across samples, as indicated by the consistent correlations with usage, loneliness, life satisfaction, social competence, and aggression.","author":[{"dropping-particle":"","family":"Lemmens","given":"Jeroen S.","non-dropping-particle":"","parse-names":false,"suffix":""},{"dropping-particle":"","family":"Valkenburg","given":"Patti M.","non-dropping-particle":"","parse-names":false,"suffix":""},{"dropping-particle":"","family":"Peter","given":"Jochen","non-dropping-particle":"","parse-names":false,"suffix":""}],"container-title":"Media Psychology","id":"ITEM-1","issue":"1","issued":{"date-parts":[["2009"]]},"page":"77-95","title":"Development and validation of a game addiction scale for adolescents","type":"article-journal","volume":"12"},"uris":["http://www.mendeley.com/documents/?uuid=00feea26-c815-4232-a4ff-32b12701efa1"]}],"mendeley":{"formattedCitation":"(Lemmens et al., 2009)","plainTextFormattedCitation":"(Lemmens et al., 2009)","previouslyFormattedCitation":"(Lemmens et al., 2009)"},"properties":{"noteIndex":0},"schema":"https://github.com/citation-style-language/schema/raw/master/csl-citation.json"}</w:instrText>
      </w:r>
      <w:r w:rsidRPr="00770BF8">
        <w:rPr>
          <w:rFonts w:ascii="Times New Roman" w:hAnsi="Times New Roman"/>
          <w:i/>
          <w:iCs/>
          <w:sz w:val="24"/>
          <w:szCs w:val="24"/>
        </w:rPr>
        <w:fldChar w:fldCharType="separate"/>
      </w:r>
      <w:r w:rsidRPr="00770BF8">
        <w:rPr>
          <w:rFonts w:ascii="Times New Roman" w:hAnsi="Times New Roman"/>
          <w:iCs/>
          <w:noProof/>
          <w:sz w:val="24"/>
          <w:szCs w:val="24"/>
        </w:rPr>
        <w:t>(Lemmens et al., 2009)</w:t>
      </w:r>
      <w:r w:rsidRPr="00770BF8">
        <w:rPr>
          <w:rFonts w:ascii="Times New Roman" w:hAnsi="Times New Roman"/>
          <w:i/>
          <w:iCs/>
          <w:sz w:val="24"/>
          <w:szCs w:val="24"/>
        </w:rPr>
        <w:fldChar w:fldCharType="end"/>
      </w:r>
      <w:r w:rsidRPr="00770BF8">
        <w:rPr>
          <w:rFonts w:ascii="Times New Roman" w:hAnsi="Times New Roman"/>
          <w:sz w:val="24"/>
          <w:szCs w:val="24"/>
        </w:rPr>
        <w:t xml:space="preserve">. Remaja dikatakan kecanduan apabila menghabiskan waktu 2- 10 jam per minggu untuk bermain </w:t>
      </w:r>
      <w:r w:rsidRPr="00770BF8">
        <w:rPr>
          <w:rFonts w:ascii="Times New Roman" w:hAnsi="Times New Roman"/>
          <w:i/>
          <w:iCs/>
          <w:sz w:val="24"/>
          <w:szCs w:val="24"/>
        </w:rPr>
        <w:t>game online,</w:t>
      </w:r>
      <w:r w:rsidRPr="00770BF8">
        <w:rPr>
          <w:rFonts w:ascii="Times New Roman" w:hAnsi="Times New Roman"/>
          <w:iCs/>
          <w:sz w:val="24"/>
          <w:szCs w:val="24"/>
        </w:rPr>
        <w:t xml:space="preserve"> bahkan ada yang menghabiskan waktu hingga 39 jam dalam seminggu,</w:t>
      </w:r>
      <w:r w:rsidRPr="00770BF8">
        <w:rPr>
          <w:rFonts w:ascii="Times New Roman" w:hAnsi="Times New Roman"/>
          <w:sz w:val="24"/>
          <w:szCs w:val="24"/>
        </w:rPr>
        <w:t xml:space="preserve">artinya sehari menghabiskan waktu 5 jam untuk bermain gam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American Psychiatric Association","given":"","non-dropping-particle":"","parse-names":false,"suffix":""}],"id":"ITEM-1","issued":{"date-parts":[["2012"]]},"title":"Diagnostic and Statistical manual of Mental Disorders (Fourth Edition-Text Revision) : DSM-IV-TR","type":"article-journal"},"uris":["http://www.mendeley.com/documents/?uuid=f6e821e4-d689-45a0-a0f5-cc599b12c5b6"]}],"mendeley":{"formattedCitation":"(American Psychiatric Association, 2012)","plainTextFormattedCitation":"(American Psychiatric Association, 2012)","previouslyFormattedCitation":"(American Psychiatric Association, 2012)"},"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merican Psychiatric Association, 2012)</w:t>
      </w:r>
      <w:r w:rsidRPr="00770BF8">
        <w:rPr>
          <w:rFonts w:ascii="Times New Roman" w:hAnsi="Times New Roman"/>
          <w:sz w:val="24"/>
          <w:szCs w:val="24"/>
        </w:rPr>
        <w:fldChar w:fldCharType="end"/>
      </w:r>
      <w:r w:rsidRPr="00770BF8">
        <w:rPr>
          <w:rFonts w:ascii="Times New Roman" w:hAnsi="Times New Roman"/>
          <w:i/>
          <w:iCs/>
          <w:sz w:val="24"/>
          <w:szCs w:val="24"/>
        </w:rPr>
        <w:t xml:space="preserve"> </w:t>
      </w:r>
      <w:r w:rsidRPr="00770BF8">
        <w:rPr>
          <w:rFonts w:ascii="Times New Roman" w:hAnsi="Times New Roman"/>
          <w:sz w:val="24"/>
          <w:szCs w:val="24"/>
        </w:rPr>
        <w:t xml:space="preserve">menegaskan bahwa penggunaan </w:t>
      </w:r>
      <w:r w:rsidRPr="00770BF8">
        <w:rPr>
          <w:rFonts w:ascii="Times New Roman" w:hAnsi="Times New Roman"/>
          <w:i/>
          <w:iCs/>
          <w:sz w:val="24"/>
          <w:szCs w:val="24"/>
        </w:rPr>
        <w:t xml:space="preserve">game online, </w:t>
      </w:r>
      <w:r w:rsidRPr="00770BF8">
        <w:rPr>
          <w:rFonts w:ascii="Times New Roman" w:hAnsi="Times New Roman"/>
          <w:sz w:val="24"/>
          <w:szCs w:val="24"/>
        </w:rPr>
        <w:t xml:space="preserve">jejaring sosial, ataupun internet diluar keperluan pekerjaan studi selama lebih dari 5 jam per hari dan dilakukan secara terus menerus dikatakan mengalami kecandu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Banyak penelitian di seluruh dunia mengenai penggunaan internet memfokuskan pada topik penggunaan internet game online, setelah dilaporkan banyak pemain internet game online (gamer) secara mengkhawatirkan menjadi sangat menggemari (ke arah kecanduan) dan juga menunjukkan perilaku anti sosial selama bermain, termasuk melanggar peraturan dan menghindari tanggungjawab sosial (Loton, 2007). Tujuan dari penelitian ini sendiri adalah mencari hubungan antara kecanduan terhadap internet game online dengan keterampilan sosial pada 187 remaja (77,5% laki-laki) dengan rata-rata usia partisipan penelitian: 16,7. Seluruh partisipan telah melengkapi skala Internet Addiction Disorder (IAD) milik Ivan Goldberg dan skala Social Skills Inventory (SSI) milik Ronald Riggio, yang keduanya telah diadopsi ke dalam bahasa Indonesia. Penelitian ini membuktikan bahwa terdapat hubungan yang signifikan antara kecanduan internet game online dan keterampilan sosial pada remaja dengan korelasi sebesar r=-.216**, signifikan pada l.o.s 0.01. Selain itu, ditemukan pula hubungan yang signifikan antara kecanduan internet game online dengan faktor usia dan dengan dua domain dari keterampilan sosial, antara lain, Emotional Sensitivity","author":[{"dropping-particle":"","family":"Kusumadewi","given":"Theodora Natalia","non-dropping-particle":"","parse-names":false,"suffix":""}],"container-title":"jurnal psikologi","id":"ITEM-1","issued":{"date-parts":[["2009"]]},"page":"8-22","title":"Hubungan Antara Kecanduan Internet Game Online dengan Keterampilan Sosial pada Remaja","type":"article-journal"},"uris":["http://www.mendeley.com/documents/?uuid=00ec9218-151c-451a-962b-36a76d457203"]}],"mendeley":{"formattedCitation":"(Kusumadewi, 2009)","plainTextFormattedCitation":"(Kusumadewi, 2009)","previouslyFormattedCitation":"(Kusumadewi, 2009)"},"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Kusumadewi, 2009)</w:t>
      </w:r>
      <w:r w:rsidRPr="00770BF8">
        <w:rPr>
          <w:rFonts w:ascii="Times New Roman" w:hAnsi="Times New Roman"/>
          <w:sz w:val="24"/>
          <w:szCs w:val="24"/>
        </w:rPr>
        <w:fldChar w:fldCharType="end"/>
      </w:r>
      <w:r w:rsidRPr="00770BF8">
        <w:rPr>
          <w:rFonts w:ascii="Times New Roman" w:hAnsi="Times New Roman"/>
          <w:sz w:val="24"/>
          <w:szCs w:val="24"/>
        </w:rPr>
        <w:t>.</w:t>
      </w:r>
    </w:p>
    <w:p w:rsidR="00F831DE" w:rsidRPr="00770BF8" w:rsidRDefault="00F831DE" w:rsidP="00770BF8">
      <w:pPr>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Organisasi Kesehatan Dunia atau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World Health Organization","given":"","non-dropping-particle":"","parse-names":false,"suffix":""}],"id":"ITEM-1","issued":{"date-parts":[["2018"]]},"title":"Gaming Disorder","type":"webpage"},"uris":["http://www.mendeley.com/documents/?uuid=96b074d9-a5c0-4c99-b022-4a7d9a28f287"]}],"mendeley":{"formattedCitation":"(World Health Organization, 2018a)","plainTextFormattedCitation":"(World Health Organization, 2018a)","previouslyFormattedCitation":"(World Health Organization, 2018a)"},"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w:t>
      </w:r>
      <w:r w:rsidR="001172ED" w:rsidRPr="00770BF8">
        <w:rPr>
          <w:rFonts w:ascii="Times New Roman" w:hAnsi="Times New Roman"/>
          <w:noProof/>
          <w:sz w:val="24"/>
          <w:szCs w:val="24"/>
        </w:rPr>
        <w:t>World Health Organization, 2018</w:t>
      </w:r>
      <w:r w:rsidRPr="00770BF8">
        <w:rPr>
          <w:rFonts w:ascii="Times New Roman" w:hAnsi="Times New Roman"/>
          <w:noProof/>
          <w:sz w:val="24"/>
          <w:szCs w:val="24"/>
        </w:rPr>
        <w:t>)</w:t>
      </w:r>
      <w:r w:rsidRPr="00770BF8">
        <w:rPr>
          <w:rFonts w:ascii="Times New Roman" w:hAnsi="Times New Roman"/>
          <w:sz w:val="24"/>
          <w:szCs w:val="24"/>
        </w:rPr>
        <w:fldChar w:fldCharType="end"/>
      </w:r>
      <w:r w:rsidRPr="00770BF8">
        <w:rPr>
          <w:rFonts w:ascii="Times New Roman" w:hAnsi="Times New Roman"/>
          <w:sz w:val="24"/>
          <w:szCs w:val="24"/>
        </w:rPr>
        <w:t xml:space="preserve"> menyatakan bahwa kecanduan </w:t>
      </w:r>
      <w:r w:rsidRPr="00770BF8">
        <w:rPr>
          <w:rFonts w:ascii="Times New Roman" w:hAnsi="Times New Roman"/>
          <w:i/>
          <w:sz w:val="24"/>
          <w:szCs w:val="24"/>
        </w:rPr>
        <w:t xml:space="preserve">game online </w:t>
      </w:r>
      <w:r w:rsidRPr="00770BF8">
        <w:rPr>
          <w:rFonts w:ascii="Times New Roman" w:hAnsi="Times New Roman"/>
          <w:sz w:val="24"/>
          <w:szCs w:val="24"/>
        </w:rPr>
        <w:t xml:space="preserve">dikategorikan sebagai golongan penyakit mental yang disebut </w:t>
      </w:r>
      <w:r w:rsidRPr="00770BF8">
        <w:rPr>
          <w:rFonts w:ascii="Times New Roman" w:hAnsi="Times New Roman"/>
          <w:i/>
          <w:sz w:val="24"/>
          <w:szCs w:val="24"/>
        </w:rPr>
        <w:t>gaming disorder</w:t>
      </w:r>
      <w:r w:rsidRPr="00770BF8">
        <w:rPr>
          <w:rFonts w:ascii="Times New Roman" w:hAnsi="Times New Roman"/>
          <w:sz w:val="24"/>
          <w:szCs w:val="24"/>
        </w:rPr>
        <w:t xml:space="preserve"> yang sudah tercatat dalam daftar </w:t>
      </w:r>
      <w:r w:rsidRPr="00770BF8">
        <w:rPr>
          <w:rFonts w:ascii="Times New Roman" w:hAnsi="Times New Roman"/>
          <w:i/>
          <w:sz w:val="24"/>
          <w:szCs w:val="24"/>
        </w:rPr>
        <w:t>draft beta 11</w:t>
      </w:r>
      <w:r w:rsidRPr="00770BF8">
        <w:rPr>
          <w:rFonts w:ascii="Times New Roman" w:hAnsi="Times New Roman"/>
          <w:i/>
          <w:sz w:val="24"/>
          <w:szCs w:val="24"/>
          <w:vertAlign w:val="superscript"/>
        </w:rPr>
        <w:t xml:space="preserve">th </w:t>
      </w:r>
      <w:r w:rsidRPr="00770BF8">
        <w:rPr>
          <w:rFonts w:ascii="Times New Roman" w:hAnsi="Times New Roman"/>
          <w:i/>
          <w:sz w:val="24"/>
          <w:szCs w:val="24"/>
        </w:rPr>
        <w:t>International Classification of Diseases (I</w:t>
      </w:r>
      <w:r w:rsidRPr="00770BF8">
        <w:rPr>
          <w:rFonts w:ascii="Times New Roman" w:hAnsi="Times New Roman"/>
          <w:sz w:val="24"/>
          <w:szCs w:val="24"/>
        </w:rPr>
        <w:t xml:space="preserve">CD). </w:t>
      </w:r>
      <w:hyperlink r:id="rId13" w:history="1">
        <w:r w:rsidRPr="00770BF8">
          <w:rPr>
            <w:rStyle w:val="Hyperlink"/>
            <w:rFonts w:ascii="Times New Roman" w:hAnsi="Times New Roman"/>
            <w:color w:val="auto"/>
            <w:sz w:val="24"/>
            <w:szCs w:val="24"/>
            <w:u w:val="none"/>
            <w:shd w:val="clear" w:color="auto" w:fill="FFFFFF"/>
          </w:rPr>
          <w:t xml:space="preserve">Data WHO pada tahun 2012 menunjukan prevalensi kecanduan </w:t>
        </w:r>
        <w:r w:rsidRPr="00770BF8">
          <w:rPr>
            <w:rStyle w:val="Emphasis"/>
            <w:rFonts w:ascii="Times New Roman" w:hAnsi="Times New Roman"/>
            <w:sz w:val="24"/>
            <w:szCs w:val="24"/>
            <w:bdr w:val="none" w:sz="0" w:space="0" w:color="auto" w:frame="1"/>
            <w:shd w:val="clear" w:color="auto" w:fill="FFFFFF"/>
          </w:rPr>
          <w:t>game</w:t>
        </w:r>
      </w:hyperlink>
      <w:r w:rsidRPr="00770BF8">
        <w:rPr>
          <w:rFonts w:ascii="Times New Roman" w:hAnsi="Times New Roman"/>
          <w:sz w:val="24"/>
          <w:szCs w:val="24"/>
          <w:shd w:val="clear" w:color="auto" w:fill="FFFFFF"/>
        </w:rPr>
        <w:t> dengan mengambil sampel di sekolah- sekolah di Manado, Medan, Pontianak, dan Yogyakarta. Kami menemukan bahwa ada 45</w:t>
      </w:r>
      <w:proofErr w:type="gramStart"/>
      <w:r w:rsidRPr="00770BF8">
        <w:rPr>
          <w:rFonts w:ascii="Times New Roman" w:hAnsi="Times New Roman"/>
          <w:sz w:val="24"/>
          <w:szCs w:val="24"/>
          <w:shd w:val="clear" w:color="auto" w:fill="FFFFFF"/>
        </w:rPr>
        <w:t>,3</w:t>
      </w:r>
      <w:proofErr w:type="gramEnd"/>
      <w:r w:rsidRPr="00770BF8">
        <w:rPr>
          <w:rFonts w:ascii="Times New Roman" w:hAnsi="Times New Roman"/>
          <w:sz w:val="24"/>
          <w:szCs w:val="24"/>
          <w:shd w:val="clear" w:color="auto" w:fill="FFFFFF"/>
        </w:rPr>
        <w:t>% dari 3.264 siswa sekolah yang bermain </w:t>
      </w:r>
      <w:r w:rsidRPr="00770BF8">
        <w:rPr>
          <w:rStyle w:val="Emphasis"/>
          <w:rFonts w:ascii="Times New Roman" w:hAnsi="Times New Roman"/>
          <w:sz w:val="24"/>
          <w:szCs w:val="24"/>
          <w:bdr w:val="none" w:sz="0" w:space="0" w:color="auto" w:frame="1"/>
          <w:shd w:val="clear" w:color="auto" w:fill="FFFFFF"/>
        </w:rPr>
        <w:t>game online</w:t>
      </w:r>
      <w:r w:rsidRPr="00770BF8">
        <w:rPr>
          <w:rFonts w:ascii="Times New Roman" w:hAnsi="Times New Roman"/>
          <w:sz w:val="24"/>
          <w:szCs w:val="24"/>
          <w:shd w:val="clear" w:color="auto" w:fill="FFFFFF"/>
        </w:rPr>
        <w:t> </w:t>
      </w:r>
      <w:r w:rsidRPr="00770BF8">
        <w:rPr>
          <w:rFonts w:ascii="Times New Roman" w:hAnsi="Times New Roman"/>
          <w:sz w:val="24"/>
          <w:szCs w:val="24"/>
        </w:rPr>
        <w:t>selama</w:t>
      </w:r>
      <w:r w:rsidRPr="00770BF8">
        <w:rPr>
          <w:rFonts w:ascii="Times New Roman" w:hAnsi="Times New Roman"/>
          <w:sz w:val="24"/>
          <w:szCs w:val="24"/>
          <w:shd w:val="clear" w:color="auto" w:fill="FFFFFF"/>
        </w:rPr>
        <w:t xml:space="preserve"> sebulan terakhir dan tidak berniat untuk berhenti. </w:t>
      </w:r>
      <w:proofErr w:type="gramStart"/>
      <w:r w:rsidRPr="00770BF8">
        <w:rPr>
          <w:rFonts w:ascii="Times New Roman" w:hAnsi="Times New Roman"/>
          <w:sz w:val="24"/>
          <w:szCs w:val="24"/>
        </w:rPr>
        <w:t>Data jumlah </w:t>
      </w:r>
      <w:r w:rsidRPr="00770BF8">
        <w:rPr>
          <w:rStyle w:val="Emphasis"/>
          <w:rFonts w:ascii="Times New Roman" w:hAnsi="Times New Roman"/>
          <w:sz w:val="24"/>
          <w:szCs w:val="24"/>
          <w:bdr w:val="none" w:sz="0" w:space="0" w:color="auto" w:frame="1"/>
        </w:rPr>
        <w:t>gamer</w:t>
      </w:r>
      <w:r w:rsidRPr="00770BF8">
        <w:rPr>
          <w:rFonts w:ascii="Times New Roman" w:hAnsi="Times New Roman"/>
          <w:i/>
          <w:sz w:val="24"/>
          <w:szCs w:val="24"/>
        </w:rPr>
        <w:t> </w:t>
      </w:r>
      <w:r w:rsidRPr="00770BF8">
        <w:rPr>
          <w:rFonts w:ascii="Times New Roman" w:hAnsi="Times New Roman"/>
          <w:sz w:val="24"/>
          <w:szCs w:val="24"/>
        </w:rPr>
        <w:t xml:space="preserve">di Indonesia yang </w:t>
      </w:r>
      <w:r w:rsidRPr="00770BF8">
        <w:rPr>
          <w:rFonts w:ascii="Times New Roman" w:hAnsi="Times New Roman"/>
          <w:sz w:val="24"/>
          <w:szCs w:val="24"/>
        </w:rPr>
        <w:lastRenderedPageBreak/>
        <w:t>tersedia hanya dikeluarkan oleh lembaga bisnis.</w:t>
      </w:r>
      <w:proofErr w:type="gramEnd"/>
      <w:r w:rsidRPr="00770BF8">
        <w:rPr>
          <w:rFonts w:ascii="Times New Roman" w:hAnsi="Times New Roman"/>
          <w:sz w:val="24"/>
          <w:szCs w:val="24"/>
        </w:rPr>
        <w:t xml:space="preserve"> Data terbaru pada 2017, menurut lembaga riset pemasaran asal Amsterdam, </w:t>
      </w:r>
      <w:r w:rsidRPr="00770BF8">
        <w:rPr>
          <w:rFonts w:ascii="Times New Roman" w:hAnsi="Times New Roman"/>
          <w:i/>
          <w:sz w:val="24"/>
          <w:szCs w:val="24"/>
        </w:rPr>
        <w:t>Newzoo</w:t>
      </w:r>
      <w:r w:rsidRPr="00770BF8">
        <w:rPr>
          <w:rFonts w:ascii="Times New Roman" w:hAnsi="Times New Roman"/>
          <w:sz w:val="24"/>
          <w:szCs w:val="24"/>
        </w:rPr>
        <w:t xml:space="preserve"> diperkirakan bahwa saat ini terdapat 2,7 juta pemain </w:t>
      </w:r>
      <w:r w:rsidRPr="00770BF8">
        <w:rPr>
          <w:rStyle w:val="Emphasis"/>
          <w:rFonts w:ascii="Times New Roman" w:hAnsi="Times New Roman"/>
          <w:sz w:val="24"/>
          <w:szCs w:val="24"/>
          <w:bdr w:val="none" w:sz="0" w:space="0" w:color="auto" w:frame="1"/>
        </w:rPr>
        <w:t>game</w:t>
      </w:r>
      <w:r w:rsidRPr="00770BF8">
        <w:rPr>
          <w:rFonts w:ascii="Times New Roman" w:hAnsi="Times New Roman"/>
          <w:i/>
          <w:sz w:val="24"/>
          <w:szCs w:val="24"/>
        </w:rPr>
        <w:t> </w:t>
      </w:r>
      <w:r w:rsidRPr="00770BF8">
        <w:rPr>
          <w:rFonts w:ascii="Times New Roman" w:hAnsi="Times New Roman"/>
          <w:sz w:val="24"/>
          <w:szCs w:val="24"/>
        </w:rPr>
        <w:t xml:space="preserve">yang mungkin kecandu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Lombogia","given":"Bery J","non-dropping-particle":"","parse-names":false,"suffix":""}],"id":"ITEM-1","issued":{"date-parts":[["2018"]]},"title":"Hubungan Kecanduan Internet Dengan Kualitas Tidur Pada Siswa SMA Kristen 1 Tomohon","type":"article-journal","volume":"1"},"uris":["http://www.mendeley.com/documents/?uuid=73404894-7999-4b80-9557-54624f1711c1","http://www.mendeley.com/documents/?uuid=9226e011-2f68-4286-9ed9-c26baf77a14e"]}],"mendeley":{"formattedCitation":"(Lombogia, 2018)","plainTextFormattedCitation":"(Lombogia, 2018)","previouslyFormattedCitation":"(Lombogia, 2018)"},"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Lombogia, 2018)</w:t>
      </w:r>
      <w:r w:rsidRPr="00770BF8">
        <w:rPr>
          <w:rFonts w:ascii="Times New Roman" w:hAnsi="Times New Roman"/>
          <w:sz w:val="24"/>
          <w:szCs w:val="24"/>
        </w:rPr>
        <w:fldChar w:fldCharType="end"/>
      </w:r>
      <w:r w:rsidRPr="00770BF8">
        <w:rPr>
          <w:rFonts w:ascii="Times New Roman" w:hAnsi="Times New Roman"/>
          <w:sz w:val="24"/>
          <w:szCs w:val="24"/>
        </w:rPr>
        <w:t>.</w:t>
      </w:r>
    </w:p>
    <w:p w:rsidR="00F831DE" w:rsidRPr="00770BF8" w:rsidRDefault="00F831DE" w:rsidP="00770BF8">
      <w:pPr>
        <w:spacing w:after="0" w:line="240" w:lineRule="auto"/>
        <w:ind w:firstLine="567"/>
        <w:jc w:val="both"/>
        <w:rPr>
          <w:rFonts w:ascii="Times New Roman" w:hAnsi="Times New Roman"/>
          <w:sz w:val="24"/>
          <w:szCs w:val="24"/>
          <w:lang w:val="id-ID"/>
        </w:rPr>
      </w:pPr>
      <w:proofErr w:type="gramStart"/>
      <w:r w:rsidRPr="00770BF8">
        <w:rPr>
          <w:rFonts w:ascii="Times New Roman" w:hAnsi="Times New Roman"/>
          <w:sz w:val="24"/>
          <w:szCs w:val="24"/>
        </w:rPr>
        <w:t>Dampak seseorang yang mengalami kecanduan terhadap video atau permainan berbasis internet (</w:t>
      </w:r>
      <w:r w:rsidRPr="00770BF8">
        <w:rPr>
          <w:rStyle w:val="Emphasis"/>
          <w:rFonts w:ascii="Times New Roman" w:hAnsi="Times New Roman"/>
          <w:sz w:val="24"/>
          <w:szCs w:val="24"/>
        </w:rPr>
        <w:t>game online</w:t>
      </w:r>
      <w:r w:rsidRPr="00770BF8">
        <w:rPr>
          <w:rFonts w:ascii="Times New Roman" w:hAnsi="Times New Roman"/>
          <w:sz w:val="24"/>
          <w:szCs w:val="24"/>
        </w:rPr>
        <w:t>) sangat besar.</w:t>
      </w:r>
      <w:proofErr w:type="gramEnd"/>
      <w:r w:rsidRPr="00770BF8">
        <w:rPr>
          <w:rFonts w:ascii="Times New Roman" w:hAnsi="Times New Roman"/>
          <w:sz w:val="24"/>
          <w:szCs w:val="24"/>
        </w:rPr>
        <w:t xml:space="preserve"> </w:t>
      </w:r>
      <w:r w:rsidRPr="00770BF8">
        <w:rPr>
          <w:rFonts w:ascii="Times New Roman" w:eastAsia="Times New Roman" w:hAnsi="Times New Roman"/>
          <w:sz w:val="24"/>
          <w:szCs w:val="24"/>
        </w:rPr>
        <w:t>B</w:t>
      </w:r>
      <w:r w:rsidRPr="00770BF8">
        <w:rPr>
          <w:rFonts w:ascii="Times New Roman" w:eastAsia="Times New Roman" w:hAnsi="Times New Roman"/>
          <w:sz w:val="24"/>
          <w:szCs w:val="24"/>
          <w:lang w:val="id-ID"/>
        </w:rPr>
        <w:t xml:space="preserve">ermain </w:t>
      </w:r>
      <w:r w:rsidRPr="00770BF8">
        <w:rPr>
          <w:rFonts w:ascii="Times New Roman" w:eastAsia="Times New Roman" w:hAnsi="Times New Roman"/>
          <w:i/>
          <w:sz w:val="24"/>
          <w:szCs w:val="24"/>
          <w:lang w:val="id-ID"/>
        </w:rPr>
        <w:t>game online</w:t>
      </w:r>
      <w:r w:rsidRPr="00770BF8">
        <w:rPr>
          <w:rFonts w:ascii="Times New Roman" w:eastAsia="Times New Roman" w:hAnsi="Times New Roman"/>
          <w:sz w:val="24"/>
          <w:szCs w:val="24"/>
          <w:lang w:val="id-ID"/>
        </w:rPr>
        <w:t xml:space="preserve"> memberikan kesempatan kepada remaja untuk merasakan keberhasilan dari memenangkan permainan, </w:t>
      </w:r>
      <w:r w:rsidRPr="00770BF8">
        <w:rPr>
          <w:rFonts w:ascii="Times New Roman" w:eastAsia="Times New Roman" w:hAnsi="Times New Roman"/>
          <w:sz w:val="24"/>
          <w:szCs w:val="24"/>
        </w:rPr>
        <w:t>menambah per</w:t>
      </w:r>
      <w:r w:rsidRPr="00770BF8">
        <w:rPr>
          <w:rFonts w:ascii="Times New Roman" w:eastAsia="Times New Roman" w:hAnsi="Times New Roman"/>
          <w:sz w:val="24"/>
          <w:szCs w:val="24"/>
          <w:lang w:val="id-ID"/>
        </w:rPr>
        <w:t>teman</w:t>
      </w:r>
      <w:r w:rsidRPr="00770BF8">
        <w:rPr>
          <w:rFonts w:ascii="Times New Roman" w:eastAsia="Times New Roman" w:hAnsi="Times New Roman"/>
          <w:sz w:val="24"/>
          <w:szCs w:val="24"/>
        </w:rPr>
        <w:t>an dalam dunia</w:t>
      </w:r>
      <w:r w:rsidRPr="00770BF8">
        <w:rPr>
          <w:rFonts w:ascii="Times New Roman" w:eastAsia="Times New Roman" w:hAnsi="Times New Roman"/>
          <w:sz w:val="24"/>
          <w:szCs w:val="24"/>
          <w:lang w:val="id-ID"/>
        </w:rPr>
        <w:t xml:space="preserve">virtual dan untuk menghilangkan stres. Namun, penggunaan game yang berlebihan dapat mengganggu pertumbuhan dan perkembangan remaja, sehingga mengarah pada ketidakmampuan perilaku dan sosial, masalah emosional termasuk depresi, kesepian, kecemasan, dan perilaku agresif yang juga telah diidentifikasi sebagai akibat dari penggunaan game online yang berlebihan pada remaja </w:t>
      </w:r>
      <w:r w:rsidRPr="00770BF8">
        <w:rPr>
          <w:rFonts w:ascii="Times New Roman" w:eastAsia="Times New Roman" w:hAnsi="Times New Roman"/>
          <w:sz w:val="24"/>
          <w:szCs w:val="24"/>
        </w:rPr>
        <w:fldChar w:fldCharType="begin" w:fldLock="1"/>
      </w:r>
      <w:r w:rsidRPr="00770BF8">
        <w:rPr>
          <w:rFonts w:ascii="Times New Roman" w:eastAsia="Times New Roman" w:hAnsi="Times New Roman"/>
          <w:sz w:val="24"/>
          <w:szCs w:val="24"/>
          <w:lang w:val="id-ID"/>
        </w:rPr>
        <w:instrText>ADDIN CSL_CITATION {"citationItems":[{"id":"ITEM-1","itemData":{"abstract":"The purpose of this study was to explore the relations between emotional competence and online game use in adolescents. This study is a cross-sectional descriptive survey using a convenience sample. The participants were 2199 adolescents in South Korea. Online game use and emotional competence including positive emotion, emotional expression, and emotional intelligence were measured. The study results indicated that emotional competence was negatively correlated with excessive online game use. All variables of emotional competence were significantly lower in high-risk users compared with general users. In addition, female adolescents were rated significantly higher in emotional competence among general users, but there were no significant gender differences among high-risk users. The results of our study imply that high-risk game users have lower levels of emotional intelligence than general users do. The results of this study suggest that emotion is an important factor to which practitioners in psychomedical fields and nursing should pay attention. Therefore, nurses in schools and communities should regularly screen the emotions of adolescents who habitually play online games and develop a program to enhance emotional competence associated with online games. Copyright © 2012 Lippincott Williams &amp; Wilkins.","author":[{"dropping-particle":"","family":"Seo","given":"Mia","non-dropping-particle":"","parse-names":false,"suffix":""},{"dropping-particle":"","family":"Kang","given":"Hee Sun","non-dropping-particle":"","parse-names":false,"suffix":""},{"dropping-particle":"","family":"Chae","given":"Sun Mi","non-dropping-particle":"","parse-names":false,"suffix":""}],"container-title":"CIN - Computers Informatics Nursing","id":"ITEM-1","issue":"12","issued":{"date-parts":[["2012"]]},"page":"640-646","title":"Emotional competence and online game use in adolescents","type":"article-journal","volume":"30"},"uris":["http://www.mendeley.com/documents/?uuid=5b2f4335-9279-48ab-96a2-7bce7ed5e239"]}],"mendeley":{"formattedCitation":"(Seo et al., 2012)","plainTextFormattedCitation":"(Seo et al., 2012)","previouslyFormattedCitation":"(Seo et al., 2012)"},"properties":{"noteIndex":0},"schema":"https://github.com/citation-style-language/schema/raw/master/csl-citation.jso</w:instrText>
      </w:r>
      <w:r w:rsidRPr="00770BF8">
        <w:rPr>
          <w:rFonts w:ascii="Times New Roman" w:eastAsia="Times New Roman" w:hAnsi="Times New Roman"/>
          <w:sz w:val="24"/>
          <w:szCs w:val="24"/>
        </w:rPr>
        <w:instrText>n"}</w:instrText>
      </w:r>
      <w:r w:rsidRPr="00770BF8">
        <w:rPr>
          <w:rFonts w:ascii="Times New Roman" w:eastAsia="Times New Roman" w:hAnsi="Times New Roman"/>
          <w:sz w:val="24"/>
          <w:szCs w:val="24"/>
        </w:rPr>
        <w:fldChar w:fldCharType="separate"/>
      </w:r>
      <w:r w:rsidRPr="00770BF8">
        <w:rPr>
          <w:rFonts w:ascii="Times New Roman" w:eastAsia="Times New Roman" w:hAnsi="Times New Roman"/>
          <w:noProof/>
          <w:sz w:val="24"/>
          <w:szCs w:val="24"/>
        </w:rPr>
        <w:t>(Seo et al., 2012)</w:t>
      </w:r>
      <w:r w:rsidRPr="00770BF8">
        <w:rPr>
          <w:rFonts w:ascii="Times New Roman" w:eastAsia="Times New Roman" w:hAnsi="Times New Roman"/>
          <w:sz w:val="24"/>
          <w:szCs w:val="24"/>
        </w:rPr>
        <w:fldChar w:fldCharType="end"/>
      </w:r>
      <w:r w:rsidRPr="00770BF8">
        <w:rPr>
          <w:rFonts w:ascii="Times New Roman" w:eastAsia="Times New Roman" w:hAnsi="Times New Roman"/>
          <w:sz w:val="24"/>
          <w:szCs w:val="24"/>
          <w:lang w:val="id-ID"/>
        </w:rPr>
        <w:t>.</w:t>
      </w:r>
    </w:p>
    <w:p w:rsidR="00F831DE" w:rsidRPr="00770BF8" w:rsidRDefault="00F831DE" w:rsidP="00770BF8">
      <w:pPr>
        <w:spacing w:after="0" w:line="240" w:lineRule="auto"/>
        <w:ind w:firstLine="567"/>
        <w:jc w:val="both"/>
        <w:rPr>
          <w:rFonts w:ascii="Times New Roman" w:hAnsi="Times New Roman"/>
          <w:sz w:val="24"/>
          <w:szCs w:val="24"/>
        </w:rPr>
      </w:pPr>
      <w:proofErr w:type="gramStart"/>
      <w:r w:rsidRPr="00770BF8">
        <w:rPr>
          <w:rFonts w:ascii="Times New Roman" w:hAnsi="Times New Roman"/>
          <w:sz w:val="24"/>
          <w:szCs w:val="24"/>
        </w:rPr>
        <w:t>Seseorang yang mengalami adiksi, di samping mengalami keluhan secara fisik juga mengalami perubahan struktur dan fungsi otak.</w:t>
      </w:r>
      <w:proofErr w:type="gramEnd"/>
      <w:r w:rsidRPr="00770BF8">
        <w:rPr>
          <w:rFonts w:ascii="Times New Roman" w:hAnsi="Times New Roman"/>
          <w:sz w:val="24"/>
          <w:szCs w:val="24"/>
        </w:rPr>
        <w:t xml:space="preserve"> </w:t>
      </w:r>
      <w:proofErr w:type="gramStart"/>
      <w:r w:rsidRPr="00770BF8">
        <w:rPr>
          <w:rFonts w:ascii="Times New Roman" w:eastAsia="Times New Roman" w:hAnsi="Times New Roman"/>
          <w:sz w:val="24"/>
          <w:szCs w:val="24"/>
        </w:rPr>
        <w:t>Sirkuit otak yang mengaktifkan kesenangan (</w:t>
      </w:r>
      <w:r w:rsidRPr="00770BF8">
        <w:rPr>
          <w:rFonts w:ascii="Times New Roman" w:eastAsia="Times New Roman" w:hAnsi="Times New Roman"/>
          <w:i/>
          <w:sz w:val="24"/>
          <w:szCs w:val="24"/>
        </w:rPr>
        <w:t>dopamine</w:t>
      </w:r>
      <w:r w:rsidRPr="00770BF8">
        <w:rPr>
          <w:rFonts w:ascii="Times New Roman" w:eastAsia="Times New Roman" w:hAnsi="Times New Roman"/>
          <w:sz w:val="24"/>
          <w:szCs w:val="24"/>
        </w:rPr>
        <w:t xml:space="preserve">) juga ikut terangsang saat bermain game, temasuk </w:t>
      </w:r>
      <w:r w:rsidRPr="00770BF8">
        <w:rPr>
          <w:rFonts w:ascii="Times New Roman" w:eastAsia="Times New Roman" w:hAnsi="Times New Roman"/>
          <w:i/>
          <w:sz w:val="24"/>
          <w:szCs w:val="24"/>
        </w:rPr>
        <w:t>nucleus accumbens</w:t>
      </w:r>
      <w:r w:rsidRPr="00770BF8">
        <w:rPr>
          <w:rFonts w:ascii="Times New Roman" w:eastAsia="Times New Roman" w:hAnsi="Times New Roman"/>
          <w:sz w:val="24"/>
          <w:szCs w:val="24"/>
        </w:rPr>
        <w:t xml:space="preserve"> (bagian otak yang memroses penghargaan), </w:t>
      </w:r>
      <w:r w:rsidRPr="00770BF8">
        <w:rPr>
          <w:rFonts w:ascii="Times New Roman" w:eastAsia="Times New Roman" w:hAnsi="Times New Roman"/>
          <w:i/>
          <w:sz w:val="24"/>
          <w:szCs w:val="24"/>
        </w:rPr>
        <w:t xml:space="preserve">amygdala </w:t>
      </w:r>
      <w:r w:rsidRPr="00770BF8">
        <w:rPr>
          <w:rFonts w:ascii="Times New Roman" w:eastAsia="Times New Roman" w:hAnsi="Times New Roman"/>
          <w:sz w:val="24"/>
          <w:szCs w:val="24"/>
        </w:rPr>
        <w:t xml:space="preserve">(bagian otak yang memroses respon emosional), dan </w:t>
      </w:r>
      <w:r w:rsidRPr="00770BF8">
        <w:rPr>
          <w:rFonts w:ascii="Times New Roman" w:eastAsia="Times New Roman" w:hAnsi="Times New Roman"/>
          <w:i/>
          <w:sz w:val="24"/>
          <w:szCs w:val="24"/>
        </w:rPr>
        <w:t>orbitofrontal cortex</w:t>
      </w:r>
      <w:r w:rsidRPr="00770BF8">
        <w:rPr>
          <w:rFonts w:ascii="Times New Roman" w:eastAsia="Times New Roman" w:hAnsi="Times New Roman"/>
          <w:sz w:val="24"/>
          <w:szCs w:val="24"/>
        </w:rPr>
        <w:t xml:space="preserve"> (bagian otak yang memroses aktivitas visual).</w:t>
      </w:r>
      <w:proofErr w:type="gramEnd"/>
    </w:p>
    <w:p w:rsidR="00F831DE" w:rsidRPr="00770BF8" w:rsidRDefault="00F831DE" w:rsidP="00770BF8">
      <w:pPr>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Gangguan pada bagian otak tersebut mengakibatkan orang yang mengalami suatu ketergantungan atau kecanduan kehilangan beberapa kemampuan/fungsi otaknya, antara lain fungsi atensi (memusatkan perhatian terhadap sesuatu hal), fungsi eksekutif (merencanakan dan melakukan tindakan) dan fungsi inhibisi (kemampuan untuk membatasi). </w:t>
      </w:r>
      <w:proofErr w:type="gramStart"/>
      <w:r w:rsidRPr="00770BF8">
        <w:rPr>
          <w:rFonts w:ascii="Times New Roman" w:hAnsi="Times New Roman"/>
          <w:sz w:val="24"/>
          <w:szCs w:val="24"/>
        </w:rPr>
        <w:t xml:space="preserve">Adanya perubahan otak membuat dirinya sulit mengendalikan perilaku </w:t>
      </w:r>
      <w:r w:rsidRPr="00770BF8">
        <w:rPr>
          <w:rFonts w:ascii="Times New Roman" w:hAnsi="Times New Roman"/>
          <w:i/>
          <w:sz w:val="24"/>
          <w:szCs w:val="24"/>
        </w:rPr>
        <w:t>impulsive.</w:t>
      </w:r>
      <w:proofErr w:type="gramEnd"/>
      <w:r w:rsidRPr="00770BF8">
        <w:rPr>
          <w:rFonts w:ascii="Times New Roman" w:hAnsi="Times New Roman"/>
          <w:sz w:val="24"/>
          <w:szCs w:val="24"/>
        </w:rPr>
        <w:t xml:space="preserve"> Salah satu contohnya </w:t>
      </w:r>
      <w:r w:rsidRPr="00770BF8">
        <w:rPr>
          <w:rFonts w:ascii="Times New Roman" w:hAnsi="Times New Roman"/>
          <w:sz w:val="24"/>
          <w:szCs w:val="24"/>
        </w:rPr>
        <w:lastRenderedPageBreak/>
        <w:t xml:space="preserve">adalah dikarenakan terbiasa untuk mendapat </w:t>
      </w:r>
      <w:r w:rsidRPr="00770BF8">
        <w:rPr>
          <w:rFonts w:ascii="Times New Roman" w:hAnsi="Times New Roman"/>
          <w:i/>
          <w:sz w:val="24"/>
          <w:szCs w:val="24"/>
        </w:rPr>
        <w:t xml:space="preserve">reward </w:t>
      </w:r>
      <w:r w:rsidRPr="00770BF8">
        <w:rPr>
          <w:rFonts w:ascii="Times New Roman" w:hAnsi="Times New Roman"/>
          <w:sz w:val="24"/>
          <w:szCs w:val="24"/>
        </w:rPr>
        <w:t xml:space="preserve">cepat seperti yang didapatkan pada saat bermain </w:t>
      </w:r>
      <w:r w:rsidRPr="00770BF8">
        <w:rPr>
          <w:rStyle w:val="Emphasis"/>
          <w:rFonts w:ascii="Times New Roman" w:hAnsi="Times New Roman"/>
          <w:sz w:val="24"/>
          <w:szCs w:val="24"/>
        </w:rPr>
        <w:t>game</w:t>
      </w:r>
      <w:r w:rsidRPr="00770BF8">
        <w:rPr>
          <w:rFonts w:ascii="Times New Roman" w:hAnsi="Times New Roman"/>
          <w:sz w:val="24"/>
          <w:szCs w:val="24"/>
        </w:rPr>
        <w:t xml:space="preserve">, mereka menjadi </w:t>
      </w:r>
      <w:proofErr w:type="gramStart"/>
      <w:r w:rsidRPr="00770BF8">
        <w:rPr>
          <w:rFonts w:ascii="Times New Roman" w:hAnsi="Times New Roman"/>
          <w:sz w:val="24"/>
          <w:szCs w:val="24"/>
        </w:rPr>
        <w:t>susah</w:t>
      </w:r>
      <w:proofErr w:type="gramEnd"/>
      <w:r w:rsidRPr="00770BF8">
        <w:rPr>
          <w:rFonts w:ascii="Times New Roman" w:hAnsi="Times New Roman"/>
          <w:sz w:val="24"/>
          <w:szCs w:val="24"/>
        </w:rPr>
        <w:t xml:space="preserve"> menunda keinginan. </w:t>
      </w:r>
      <w:proofErr w:type="gramStart"/>
      <w:r w:rsidRPr="00770BF8">
        <w:rPr>
          <w:rFonts w:ascii="Times New Roman" w:hAnsi="Times New Roman"/>
          <w:sz w:val="24"/>
          <w:szCs w:val="24"/>
        </w:rPr>
        <w:t xml:space="preserve">Selain berperilaku </w:t>
      </w:r>
      <w:r w:rsidRPr="00770BF8">
        <w:rPr>
          <w:rFonts w:ascii="Times New Roman" w:hAnsi="Times New Roman"/>
          <w:i/>
          <w:sz w:val="24"/>
          <w:szCs w:val="24"/>
        </w:rPr>
        <w:t>impulsive,</w:t>
      </w:r>
      <w:r w:rsidRPr="00770BF8">
        <w:rPr>
          <w:rFonts w:ascii="Times New Roman" w:hAnsi="Times New Roman"/>
          <w:sz w:val="24"/>
          <w:szCs w:val="24"/>
        </w:rPr>
        <w:t xml:space="preserve"> bisanya orang yang kecanduan </w:t>
      </w:r>
      <w:r w:rsidRPr="00770BF8">
        <w:rPr>
          <w:rStyle w:val="Emphasis"/>
          <w:rFonts w:ascii="Times New Roman" w:hAnsi="Times New Roman"/>
          <w:sz w:val="24"/>
          <w:szCs w:val="24"/>
        </w:rPr>
        <w:t>video/game online</w:t>
      </w:r>
      <w:r w:rsidRPr="00770BF8">
        <w:rPr>
          <w:rFonts w:ascii="Times New Roman" w:hAnsi="Times New Roman"/>
          <w:sz w:val="24"/>
          <w:szCs w:val="24"/>
        </w:rPr>
        <w:t xml:space="preserve"> kehilangan fokus saat mengerjakan sesuatu sehingga berdampak pada prestasi dan produktivitasnya.</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Emosi yang tidak stabil juga seringkali berdampak buruk pada hubungan relasinya.</w:t>
      </w:r>
      <w:proofErr w:type="gramEnd"/>
      <w:r w:rsidRPr="00770BF8">
        <w:rPr>
          <w:rFonts w:ascii="Times New Roman" w:hAnsi="Times New Roman"/>
          <w:sz w:val="24"/>
          <w:szCs w:val="24"/>
        </w:rPr>
        <w:t xml:space="preserve"> Sehingga sebagian besar para pecandu </w:t>
      </w:r>
      <w:r w:rsidRPr="00770BF8">
        <w:rPr>
          <w:rStyle w:val="Emphasis"/>
          <w:rFonts w:ascii="Times New Roman" w:hAnsi="Times New Roman"/>
          <w:sz w:val="24"/>
          <w:szCs w:val="24"/>
        </w:rPr>
        <w:t>video/game online</w:t>
      </w:r>
      <w:r w:rsidRPr="00770BF8">
        <w:rPr>
          <w:rFonts w:ascii="Times New Roman" w:hAnsi="Times New Roman"/>
          <w:sz w:val="24"/>
          <w:szCs w:val="24"/>
        </w:rPr>
        <w:t xml:space="preserve"> menunjukkan sikap yang anti-sosial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10.1146/55.090902.141922","abstract":"Abstrak Perkembangan teknologi pada masa ini sangat berkembang pesat. Salah satu bagian dari hal ini adalah perkembangan game online yang berbasis pada internet. Perkembangan game online ini sudah menguasai banyak orang dan terutama kepada anak-anak remaja. Banyak anak-anak remaja mengalami kecanduan game online. Anak-anak ini menghabiskan banyak waktu untuk bermain game online. Karena menghabiskan waktu yang sangat banyak membuat anak-anak ini kurang bergaul dengan teman-teman di dalam dunia nyata. Oleh karena itu, tujuan dari penelitian ini adalah: Pertama, untuk mengetahui bagaimana game online mengakibatkan seorang pemain game online menjadi kecanduan. Kedua, untuk mengetahui apakah kecanduan game online memengaruhi kecerdasan sosial bagi pengguna game online. Ketiga, supaya siswa kelas X dan remaja pada umumnya memahami bahaya dari kecanduan game online. Keempat, menolong para pemuda remaja untuk terhindar dari masalah kecanduan game online yang berdampak negatif pada kecerdasan sosial. Kata kunci: Kecanduan, internet, game online, kecerdasan sosial. Technology development is very rapidly growing at the present time. One part of this is the development of online games based on the internet. The development of these online games has already gained control over many people, especially teenagers. Teenagers spend a lot of time playing online games. Social intelligence is low making these kids less sociable with friends in the real world. The purpose of this paper is: First, to find out how online games result in online game players becoming addicted. Secondly, to find out if online game addiction affects social intelligence for online gaming users. Third, so that students of class X and teenagers generally understand the dangers of online game addiction. Fourth, to help teenagers to avoid online game addiction problems that negatively impact social intelligence.","author":[{"dropping-particle":"","family":"Suplig","given":"Maurice Andrew","non-dropping-particle":"","parse-names":false,"suffix":""}],"container-title":"Jurnal Jaffray","id":"ITEM-1","issue":"2","issued":{"date-parts":[["2017"]]},"title":"The Effects of Student Online Game Addiction Class X High School towards Social Intelligence at Christian School in Makassar","type":"article-journal","volume":"15"},"uris":["http://www.mendeley.com/documents/?uuid=ef07f250-8371-4f85-8bd8-bdc1286842b5"]}],"mendeley":{"formattedCitation":"(Suplig, 2017)","plainTextFormattedCitation":"(Suplig, 2017)","previouslyFormattedCitation":"(Suplig,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uplig, 2017)</w:t>
      </w:r>
      <w:r w:rsidRPr="00770BF8">
        <w:rPr>
          <w:rFonts w:ascii="Times New Roman" w:hAnsi="Times New Roman"/>
          <w:sz w:val="24"/>
          <w:szCs w:val="24"/>
        </w:rPr>
        <w:fldChar w:fldCharType="end"/>
      </w:r>
      <w:r w:rsidRPr="00770BF8">
        <w:rPr>
          <w:rFonts w:ascii="Times New Roman" w:hAnsi="Times New Roman"/>
          <w:sz w:val="24"/>
          <w:szCs w:val="24"/>
        </w:rPr>
        <w:t>.</w:t>
      </w:r>
    </w:p>
    <w:p w:rsidR="00F831DE" w:rsidRPr="00770BF8" w:rsidRDefault="00F831DE" w:rsidP="00770BF8">
      <w:pPr>
        <w:spacing w:after="0" w:line="240" w:lineRule="auto"/>
        <w:ind w:firstLine="567"/>
        <w:jc w:val="both"/>
        <w:rPr>
          <w:rFonts w:ascii="Times New Roman" w:hAnsi="Times New Roman"/>
          <w:sz w:val="24"/>
          <w:szCs w:val="24"/>
        </w:rPr>
      </w:pPr>
      <w:proofErr w:type="gramStart"/>
      <w:r w:rsidRPr="00770BF8">
        <w:rPr>
          <w:rFonts w:ascii="Times New Roman" w:hAnsi="Times New Roman"/>
          <w:sz w:val="24"/>
          <w:szCs w:val="24"/>
        </w:rPr>
        <w:t>Salah satu permasalahan yang sering dialami dalam tugas perkembangan masa remaja adalah mencapai kemandirian emosional dari orang tua dan orang-orang dewasa lainnya.</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Kemandirian emosional ditandai salah satunya oleh adanya kecerdasan emosional.</w:t>
      </w:r>
      <w:proofErr w:type="gramEnd"/>
      <w:r w:rsidRPr="00770BF8">
        <w:rPr>
          <w:rFonts w:ascii="Times New Roman" w:hAnsi="Times New Roman"/>
          <w:sz w:val="24"/>
          <w:szCs w:val="24"/>
        </w:rPr>
        <w:t xml:space="preserve"> Kecerdasan emosional meliputi mengenali emosi diri (</w:t>
      </w:r>
      <w:r w:rsidRPr="00770BF8">
        <w:rPr>
          <w:rFonts w:ascii="Times New Roman" w:hAnsi="Times New Roman"/>
          <w:i/>
          <w:sz w:val="24"/>
          <w:szCs w:val="24"/>
        </w:rPr>
        <w:t>self-emoticon appraisal</w:t>
      </w:r>
      <w:r w:rsidRPr="00770BF8">
        <w:rPr>
          <w:rFonts w:ascii="Times New Roman" w:hAnsi="Times New Roman"/>
          <w:sz w:val="24"/>
          <w:szCs w:val="24"/>
        </w:rPr>
        <w:t>), mengelola emosi (</w:t>
      </w:r>
      <w:r w:rsidRPr="00770BF8">
        <w:rPr>
          <w:rFonts w:ascii="Times New Roman" w:hAnsi="Times New Roman"/>
          <w:i/>
          <w:sz w:val="24"/>
          <w:szCs w:val="24"/>
        </w:rPr>
        <w:t>use of emotion</w:t>
      </w:r>
      <w:r w:rsidRPr="00770BF8">
        <w:rPr>
          <w:rFonts w:ascii="Times New Roman" w:hAnsi="Times New Roman"/>
          <w:sz w:val="24"/>
          <w:szCs w:val="24"/>
        </w:rPr>
        <w:t>), mengenali emosi orang lain (</w:t>
      </w:r>
      <w:r w:rsidRPr="00770BF8">
        <w:rPr>
          <w:rFonts w:ascii="Times New Roman" w:hAnsi="Times New Roman"/>
          <w:i/>
          <w:sz w:val="24"/>
          <w:szCs w:val="24"/>
        </w:rPr>
        <w:t>other’s emotion appraisal</w:t>
      </w:r>
      <w:r w:rsidRPr="00770BF8">
        <w:rPr>
          <w:rFonts w:ascii="Times New Roman" w:hAnsi="Times New Roman"/>
          <w:sz w:val="24"/>
          <w:szCs w:val="24"/>
        </w:rPr>
        <w:t>), dan membina hubungan dengan orang lain (</w:t>
      </w:r>
      <w:r w:rsidRPr="00770BF8">
        <w:rPr>
          <w:rFonts w:ascii="Times New Roman" w:hAnsi="Times New Roman"/>
          <w:i/>
          <w:sz w:val="24"/>
          <w:szCs w:val="24"/>
        </w:rPr>
        <w:t>regulation of emotion</w:t>
      </w:r>
      <w:r w:rsidRPr="00770BF8">
        <w:rPr>
          <w:rFonts w:ascii="Times New Roman" w:hAnsi="Times New Roman"/>
          <w:sz w:val="24"/>
          <w:szCs w:val="24"/>
        </w:rPr>
        <w:t xml:space="preserv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Goleman","given":"Daniel","non-dropping-particle":"","parse-names":false,"suffix":""}],"id":"ITEM-1","issued":{"date-parts":[["2009"]]},"publisher":"PT.Gramedia Pustaka Utama","publisher-place":"Jakarta","title":"Emotional Intelligence. Kecerdasan Emosional Mengapa EI Lebih Penting Daripada IQ (Terjemahan T.Hermaya)","type":"book"},"uris":["http://www.mendeley.com/documents/?uuid=f79d8137-f812-462a-9624-111226b2eadf"]}],"mendeley":{"formattedCitation":"(Goleman, 2009)","plainTextFormattedCitation":"(Goleman, 2009)","previouslyFormattedCitation":"(Goleman, 2009)"},"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Goleman, 2009)</w:t>
      </w:r>
      <w:r w:rsidRPr="00770BF8">
        <w:rPr>
          <w:rFonts w:ascii="Times New Roman" w:hAnsi="Times New Roman"/>
          <w:sz w:val="24"/>
          <w:szCs w:val="24"/>
        </w:rPr>
        <w:fldChar w:fldCharType="end"/>
      </w:r>
      <w:r w:rsidRPr="00770BF8">
        <w:rPr>
          <w:rFonts w:ascii="Times New Roman" w:hAnsi="Times New Roman"/>
          <w:sz w:val="24"/>
          <w:szCs w:val="24"/>
        </w:rPr>
        <w:t>.</w:t>
      </w:r>
    </w:p>
    <w:p w:rsidR="00F831DE" w:rsidRPr="00770BF8" w:rsidRDefault="00F831DE" w:rsidP="00770BF8">
      <w:pPr>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Faktor-faktor yang mempengaruhi kecerdasan emosional terbagi atas dua faktor yaitu faktor </w:t>
      </w:r>
      <w:proofErr w:type="gramStart"/>
      <w:r w:rsidRPr="00770BF8">
        <w:rPr>
          <w:rFonts w:ascii="Times New Roman" w:hAnsi="Times New Roman"/>
          <w:sz w:val="24"/>
          <w:szCs w:val="24"/>
        </w:rPr>
        <w:t>pertama ;</w:t>
      </w:r>
      <w:proofErr w:type="gramEnd"/>
      <w:r w:rsidRPr="00770BF8">
        <w:rPr>
          <w:rFonts w:ascii="Times New Roman" w:hAnsi="Times New Roman"/>
          <w:sz w:val="24"/>
          <w:szCs w:val="24"/>
        </w:rPr>
        <w:t xml:space="preserve"> lingkungan keluarga, yang merupakan sekolah pertama untuk mempelajari emosi. Sedangkan faktor kedua yaitu lingkungan non-keluarga,yang terkait dengan lingkungan sekolah, masyarakat, teman-teman sebaya, dan aktifitas sehari-hari, misalnya bermain </w:t>
      </w:r>
      <w:r w:rsidRPr="00770BF8">
        <w:rPr>
          <w:rFonts w:ascii="Times New Roman" w:hAnsi="Times New Roman"/>
          <w:i/>
          <w:sz w:val="24"/>
          <w:szCs w:val="24"/>
        </w:rPr>
        <w:t xml:space="preserve">game onlin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Goleman","given":"Daniel","non-dropping-particle":"","parse-names":false,"suffix":""}],"id":"ITEM-1","issued":{"date-parts":[["2009"]]},"publisher":"PT.Gramedia Pustaka Utama","publisher-place":"Jakarta","title":"Emotional Intelligence. Kecerdasan Emosional Mengapa EI Lebih Penting Daripada IQ (Terjemahan T.Hermaya)","type":"book"},"uris":["http://www.mendeley.com/documents/?uuid=f79d8137-f812-462a-9624-111226b2eadf"]}],"mendeley":{"formattedCitation":"(Goleman, 2009)","plainTextFormattedCitation":"(Goleman, 2009)","previouslyFormattedCitation":"(Goleman, 2009)"},"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Goleman, 2009)</w:t>
      </w:r>
      <w:r w:rsidRPr="00770BF8">
        <w:rPr>
          <w:rFonts w:ascii="Times New Roman" w:hAnsi="Times New Roman"/>
          <w:sz w:val="24"/>
          <w:szCs w:val="24"/>
        </w:rPr>
        <w:fldChar w:fldCharType="end"/>
      </w:r>
      <w:r w:rsidRPr="00770BF8">
        <w:rPr>
          <w:rFonts w:ascii="Times New Roman" w:hAnsi="Times New Roman"/>
          <w:sz w:val="24"/>
          <w:szCs w:val="24"/>
        </w:rPr>
        <w:t xml:space="preserve">. Hal ini sejalan dengan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abstract":"Skripsi ini membahas Intensitas Bermain Game Online Dengan Kecerdasan Emosi Pada Siswa Kelas XI di SMA Muhammadiyah 5 Palembang. Penelitian ini menggunakan metode kuantitatif dengan teknik pengambilan sampel menggunakan cluster random sampling dengan mengacu pada tabel isaac dan michael pada taraf kesalahan 5%. Sehingga diperoleh sampel penelitian sebanyak 110 siswa. Metode analisis data yang digunakan untuk menguji hipotesis penelitian adalah analisis korelasi Product Moment. Kesimpulan yang diambil dari hasil penelitian adalah ada hubungan negatif yang sangat signifikan antara intensitas bermain game online kecerdasan emosi pada siswa kelas XI di SMA Muhammadiyah 5 Palembang dibuktikan dengan koefisien korelasi sebesar -0,617 dan nilai p = 0,000 yang berarti bahwa Dapat diartikan bahwa semakin tinggi tingkat intensitas bermain game online yang dimiliki oleh siswa maka semakin rendah kecerdasan emosi yang dimilikinya, dan sebaliknya apabila semakin rendah intensitas bermain game online yang dimiliki siswa maka semakin tinggi kecerdasan emosi yang ada pada dirinya.","author":[{"dropping-particle":"","family":"Agustin","given":"Heske","non-dropping-particle":"","parse-names":false,"suffix":""}],"container-title":"jurnal psikologi","id":"ITEM-1","issued":{"date-parts":[["2012"]]},"number-of-pages":"1-10","publisher":"Universitas Islam Negeri Raden Patah","title":"Intensitas Bermain Game Online Dengan Kecerdasan Emosi Pada Siswa Kelas XI Di SMA Muhammadiyah 5 Palembang","type":"thesis"},"uris":["http://www.mendeley.com/documents/?uuid=a8a54785-fc38-4cc4-b319-113393b38d55"]}],"mendeley":{"formattedCitation":"(Agustin, 2012)","plainTextFormattedCitation":"(Agustin, 2012)","previouslyFormattedCitation":"(Agustin, 2012)"},"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gustin, 2018)</w:t>
      </w:r>
      <w:r w:rsidRPr="00770BF8">
        <w:rPr>
          <w:rFonts w:ascii="Times New Roman" w:hAnsi="Times New Roman"/>
          <w:sz w:val="24"/>
          <w:szCs w:val="24"/>
        </w:rPr>
        <w:fldChar w:fldCharType="end"/>
      </w:r>
      <w:r w:rsidRPr="00770BF8">
        <w:rPr>
          <w:rFonts w:ascii="Times New Roman" w:hAnsi="Times New Roman"/>
          <w:sz w:val="24"/>
          <w:szCs w:val="24"/>
        </w:rPr>
        <w:t xml:space="preserve"> yang menyatakan semakin tinggi tingkat intensitas bermain </w:t>
      </w:r>
      <w:r w:rsidRPr="00770BF8">
        <w:rPr>
          <w:rFonts w:ascii="Times New Roman" w:hAnsi="Times New Roman"/>
          <w:i/>
          <w:sz w:val="24"/>
          <w:szCs w:val="24"/>
        </w:rPr>
        <w:t xml:space="preserve">game online </w:t>
      </w:r>
      <w:r w:rsidRPr="00770BF8">
        <w:rPr>
          <w:rFonts w:ascii="Times New Roman" w:hAnsi="Times New Roman"/>
          <w:sz w:val="24"/>
          <w:szCs w:val="24"/>
        </w:rPr>
        <w:t>yang dimiliki siswa maka semakin rendah kecerdasan emosi yang ada pada dirinya dan sebaliknya semakin rendah intensitas yang dimiliki siswa maka semakin tinggi kecerdasan emosi yang ada pada dirinya.</w:t>
      </w:r>
    </w:p>
    <w:p w:rsidR="00F831DE" w:rsidRPr="00770BF8" w:rsidRDefault="00F831DE" w:rsidP="00770BF8">
      <w:pPr>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Esensi pentingnya kecerdasan emosional bagi remaja memiliki beberapa </w:t>
      </w:r>
      <w:r w:rsidRPr="00770BF8">
        <w:rPr>
          <w:rFonts w:ascii="Times New Roman" w:hAnsi="Times New Roman"/>
          <w:sz w:val="24"/>
          <w:szCs w:val="24"/>
        </w:rPr>
        <w:lastRenderedPageBreak/>
        <w:t>keuntungan yang pertama menjadi alat untuk membantu pengendalian diri sehingga remaja tidak terjerumus ke dalam tindakan-tindakan yang dapat merugikan dirinya sendiri maupun orang lain. Kedua</w:t>
      </w:r>
      <w:proofErr w:type="gramStart"/>
      <w:r w:rsidRPr="00770BF8">
        <w:rPr>
          <w:rFonts w:ascii="Times New Roman" w:hAnsi="Times New Roman"/>
          <w:sz w:val="24"/>
          <w:szCs w:val="24"/>
        </w:rPr>
        <w:t>,kecerdasan</w:t>
      </w:r>
      <w:proofErr w:type="gramEnd"/>
      <w:r w:rsidRPr="00770BF8">
        <w:rPr>
          <w:rFonts w:ascii="Times New Roman" w:hAnsi="Times New Roman"/>
          <w:sz w:val="24"/>
          <w:szCs w:val="24"/>
        </w:rPr>
        <w:t xml:space="preserve"> emosional bisa diimplementasikan sebagai cara yang sangat baik untuk memasarkan atau membesarkan ide, gagasan, konsep atau bahkan produk. Ketiga, kecerdasan emosional adalah modal penting untuk mengembangkan bakat yang dimiliki, utamanya bakat kepemimpinan dalam bidang apapun (Suharsono, dalam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Kecerdasan emosi sangat dibutuhkan dalam berhubungan dengan orang lain. Namun, saat ini semakin banyak masalah yang harus dihadapi individu yang dapat berakibat buruk terhadap kecerdasan emosi. Salah satu faktor yang mempengaruhi kecerdasan emosi yaitu intensitas bermain game online. Tujuan utama pada penelitian ini adalah mengetahui hubungan antara intensitas bermain game online dengan kecerdasan emosi. Hipotesis dalam penelitian ini adalah adanya hubungan yang negatif antara intensitas bermain game online dengan kecerdasan emosi. Subjek penelitian ini adalah siswa SMP Angkasa Lanud Adi Soemarmo dan siswa SMP Negeri 2 Kartasura yang bermain game online. Teknik sampling menggunakan purposive non random sampling. Penelitian menggunakan skala intensitas bermain game online dan kecerdasan emosi dan hasil penelitian diuji korelasi dengan teknik product moment. Hasil penelitian yang didapatkan menunjukkan adanya hubungan intensitas bermain game online yang signifikan dengan kecerdasan emosi, dengan hasil analisis korelasi (rxy) sebesar - 0,190 dengan signifikansi (p)= 0,024; (p)≤0,05. Hal ini berarti intensitas bermain game online pada remaja dapat mempengaruhi kecerdasan emosi mereka. Kategorisasi remaja mengenai intensitas bermain game online tergolong sedang RE = 24,19 (63,89%) sedangkan kecerdasan emosi remaja tergolong tinggi RE =113,83 (73,14%). Intensitas bermain game online mempengaruhi kecerdasan emosi sebesar 3,6%.","author":[{"dropping-particle":"","family":"Kholidiyah","given":"Ulfi","non-dropping-particle":"","parse-names":false,"suffix":""}],"id":"ITEM-1","issued":{"date-parts":[["2013"]]},"number-of-pages":"1-9","publisher":"Universitas Muhammadiyah Surakarta","title":"Hubungan Antara Intensitas Bermain Game Online Dengan Kecerdasan Emosi","type":"thesis"},"uris":["http://www.mendeley.com/documents/?uuid=0b7d80a1-34b9-4f36-b23f-8effa2c4a6f8"]}],"mendeley":{"formattedCitation":"(Kholidiyah, 2013)","plainTextFormattedCitation":"(Kholidiyah, 2013)","previouslyFormattedCitation":"(Kholidiyah, 2013)"},"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Kholidiyah, 2013)</w:t>
      </w:r>
      <w:r w:rsidRPr="00770BF8">
        <w:rPr>
          <w:rFonts w:ascii="Times New Roman" w:hAnsi="Times New Roman"/>
          <w:sz w:val="24"/>
          <w:szCs w:val="24"/>
        </w:rPr>
        <w:fldChar w:fldCharType="end"/>
      </w:r>
      <w:r w:rsidRPr="00770BF8">
        <w:rPr>
          <w:rFonts w:ascii="Times New Roman" w:hAnsi="Times New Roman"/>
          <w:sz w:val="24"/>
          <w:szCs w:val="24"/>
        </w:rPr>
        <w:t>).</w:t>
      </w:r>
    </w:p>
    <w:p w:rsidR="00F831DE" w:rsidRPr="00770BF8" w:rsidRDefault="00F831DE" w:rsidP="00770BF8">
      <w:pPr>
        <w:spacing w:after="0" w:line="240" w:lineRule="auto"/>
        <w:ind w:firstLine="567"/>
        <w:jc w:val="both"/>
        <w:rPr>
          <w:rFonts w:ascii="Times New Roman" w:hAnsi="Times New Roman"/>
          <w:sz w:val="24"/>
          <w:szCs w:val="24"/>
        </w:rPr>
      </w:pPr>
      <w:proofErr w:type="gramStart"/>
      <w:r w:rsidRPr="00770BF8">
        <w:rPr>
          <w:rFonts w:ascii="Times New Roman" w:hAnsi="Times New Roman"/>
          <w:sz w:val="24"/>
          <w:szCs w:val="24"/>
        </w:rPr>
        <w:t>Hasil studi pendahuluan yang saya lakukan pada tanggal 12 November 2019 di SMP Negeri 3 Ungaran dengan jumlah 956 siswa.</w:t>
      </w:r>
      <w:proofErr w:type="gramEnd"/>
      <w:r w:rsidRPr="00770BF8">
        <w:rPr>
          <w:rFonts w:ascii="Times New Roman" w:hAnsi="Times New Roman"/>
          <w:sz w:val="24"/>
          <w:szCs w:val="24"/>
        </w:rPr>
        <w:t xml:space="preserve"> Berdasarkan informasi dari guru BK (Bimbingan Konseling) siswa dilarang menggunakan telepon genggam ketika berada di sekolah, namun SMP Negeri 3 Ungaran pada bulan Oktober 2019 berhasil meraih juara pertama dalam acara </w:t>
      </w:r>
      <w:r w:rsidRPr="00770BF8">
        <w:rPr>
          <w:rFonts w:ascii="Times New Roman" w:hAnsi="Times New Roman"/>
          <w:i/>
          <w:sz w:val="24"/>
          <w:szCs w:val="24"/>
        </w:rPr>
        <w:t xml:space="preserve">Mobile Legend Competition </w:t>
      </w:r>
      <w:r w:rsidRPr="00770BF8">
        <w:rPr>
          <w:rFonts w:ascii="Times New Roman" w:hAnsi="Times New Roman"/>
          <w:sz w:val="24"/>
          <w:szCs w:val="24"/>
        </w:rPr>
        <w:t xml:space="preserve">yang digelar oleh salah satu Sekolah Menengah Kejuruan di Kabupaten Semarang. Dari hasil wawancara dengan 10 siswa, 6 siswa mengatakan sering bermain </w:t>
      </w:r>
      <w:r w:rsidRPr="00770BF8">
        <w:rPr>
          <w:rFonts w:ascii="Times New Roman" w:hAnsi="Times New Roman"/>
          <w:i/>
          <w:sz w:val="24"/>
          <w:szCs w:val="24"/>
        </w:rPr>
        <w:t>game online</w:t>
      </w:r>
      <w:r w:rsidRPr="00770BF8">
        <w:rPr>
          <w:rFonts w:ascii="Times New Roman" w:hAnsi="Times New Roman"/>
          <w:sz w:val="24"/>
          <w:szCs w:val="24"/>
        </w:rPr>
        <w:t xml:space="preserve"> menggunakan telepon genggam (</w:t>
      </w:r>
      <w:r w:rsidRPr="00770BF8">
        <w:rPr>
          <w:rFonts w:ascii="Times New Roman" w:hAnsi="Times New Roman"/>
          <w:i/>
          <w:sz w:val="24"/>
          <w:szCs w:val="24"/>
        </w:rPr>
        <w:t>smartphone</w:t>
      </w:r>
      <w:r w:rsidRPr="00770BF8">
        <w:rPr>
          <w:rFonts w:ascii="Times New Roman" w:hAnsi="Times New Roman"/>
          <w:sz w:val="24"/>
          <w:szCs w:val="24"/>
        </w:rPr>
        <w:t xml:space="preserve">) dengan menghabiskan waktu 2-5 jam bermain </w:t>
      </w:r>
      <w:r w:rsidRPr="00770BF8">
        <w:rPr>
          <w:rFonts w:ascii="Times New Roman" w:hAnsi="Times New Roman"/>
          <w:i/>
          <w:sz w:val="24"/>
          <w:szCs w:val="24"/>
        </w:rPr>
        <w:t>game online</w:t>
      </w:r>
      <w:r w:rsidRPr="00770BF8">
        <w:rPr>
          <w:rFonts w:ascii="Times New Roman" w:hAnsi="Times New Roman"/>
          <w:sz w:val="24"/>
          <w:szCs w:val="24"/>
        </w:rPr>
        <w:t xml:space="preserve"> setiap hari dengan tujuan menyelesaikan level sulit pada </w:t>
      </w:r>
      <w:r w:rsidRPr="00770BF8">
        <w:rPr>
          <w:rFonts w:ascii="Times New Roman" w:hAnsi="Times New Roman"/>
          <w:i/>
          <w:sz w:val="24"/>
          <w:szCs w:val="24"/>
        </w:rPr>
        <w:t>game</w:t>
      </w:r>
      <w:r w:rsidRPr="00770BF8">
        <w:rPr>
          <w:rFonts w:ascii="Times New Roman" w:hAnsi="Times New Roman"/>
          <w:sz w:val="24"/>
          <w:szCs w:val="24"/>
        </w:rPr>
        <w:t xml:space="preserve"> yang sedang dimainkan. </w:t>
      </w:r>
      <w:proofErr w:type="gramStart"/>
      <w:r w:rsidRPr="00770BF8">
        <w:rPr>
          <w:rFonts w:ascii="Times New Roman" w:hAnsi="Times New Roman"/>
          <w:sz w:val="24"/>
          <w:szCs w:val="24"/>
        </w:rPr>
        <w:t>Beberapa siswa mengungkapkan sering marah, stress, mudah tersinggung, berbicara kasar, mencaci-maki lawan mainnya jika mengalami kekalahan.</w:t>
      </w:r>
      <w:proofErr w:type="gramEnd"/>
      <w:r w:rsidRPr="00770BF8">
        <w:rPr>
          <w:rFonts w:ascii="Times New Roman" w:hAnsi="Times New Roman"/>
          <w:sz w:val="24"/>
          <w:szCs w:val="24"/>
        </w:rPr>
        <w:t xml:space="preserve"> Beberapa siswa mengungkapkan mereka lupa mengerjakan tugas sekolah dan juga mencuri-curi waktu untuk bermain </w:t>
      </w:r>
      <w:r w:rsidRPr="00770BF8">
        <w:rPr>
          <w:rFonts w:ascii="Times New Roman" w:hAnsi="Times New Roman"/>
          <w:i/>
          <w:sz w:val="24"/>
          <w:szCs w:val="24"/>
        </w:rPr>
        <w:t>game</w:t>
      </w:r>
      <w:r w:rsidRPr="00770BF8">
        <w:rPr>
          <w:rFonts w:ascii="Times New Roman" w:hAnsi="Times New Roman"/>
          <w:sz w:val="24"/>
          <w:szCs w:val="24"/>
        </w:rPr>
        <w:t xml:space="preserve"> hingga larut malam. </w:t>
      </w:r>
      <w:proofErr w:type="gramStart"/>
      <w:r w:rsidRPr="00770BF8">
        <w:rPr>
          <w:rFonts w:ascii="Times New Roman" w:hAnsi="Times New Roman"/>
          <w:sz w:val="24"/>
          <w:szCs w:val="24"/>
        </w:rPr>
        <w:t>Dampaknya mereka merasa ngantuk pada saat pelajaran berlangsung.</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Ada juga siswa yang membawa telefon genggam ke sekolah dan bermain bersama di sekolah yang akhirnya berdampak mereka tidak fokus mendengarkan pelajaran.</w:t>
      </w:r>
      <w:proofErr w:type="gramEnd"/>
      <w:r w:rsidRPr="00770BF8">
        <w:rPr>
          <w:rFonts w:ascii="Times New Roman" w:hAnsi="Times New Roman"/>
          <w:sz w:val="24"/>
          <w:szCs w:val="24"/>
        </w:rPr>
        <w:t xml:space="preserve"> 4 dari 10 siswa </w:t>
      </w:r>
      <w:r w:rsidRPr="00770BF8">
        <w:rPr>
          <w:rFonts w:ascii="Times New Roman" w:hAnsi="Times New Roman"/>
          <w:sz w:val="24"/>
          <w:szCs w:val="24"/>
        </w:rPr>
        <w:lastRenderedPageBreak/>
        <w:t xml:space="preserve">juga mengatakan merasa santai saat dimarahi orangtua karena bermain </w:t>
      </w:r>
      <w:r w:rsidRPr="00770BF8">
        <w:rPr>
          <w:rFonts w:ascii="Times New Roman" w:hAnsi="Times New Roman"/>
          <w:i/>
          <w:sz w:val="24"/>
          <w:szCs w:val="24"/>
        </w:rPr>
        <w:t>game online</w:t>
      </w:r>
      <w:r w:rsidRPr="00770BF8">
        <w:rPr>
          <w:rFonts w:ascii="Times New Roman" w:hAnsi="Times New Roman"/>
          <w:sz w:val="24"/>
          <w:szCs w:val="24"/>
        </w:rPr>
        <w:t xml:space="preserve"> setiap hari dan ada juga siswa yang tidak sopan dengan guru. Walaupun terdapat dampak negative akibat bermain </w:t>
      </w:r>
      <w:r w:rsidRPr="00770BF8">
        <w:rPr>
          <w:rFonts w:ascii="Times New Roman" w:hAnsi="Times New Roman"/>
          <w:i/>
          <w:sz w:val="24"/>
          <w:szCs w:val="24"/>
        </w:rPr>
        <w:t>game,</w:t>
      </w:r>
      <w:r w:rsidRPr="00770BF8">
        <w:rPr>
          <w:rFonts w:ascii="Times New Roman" w:hAnsi="Times New Roman"/>
          <w:sz w:val="24"/>
          <w:szCs w:val="24"/>
        </w:rPr>
        <w:t xml:space="preserve"> beberapa siswa yang diwawancarai mengungkapkan bahwa dengan bermain </w:t>
      </w:r>
      <w:r w:rsidRPr="00770BF8">
        <w:rPr>
          <w:rFonts w:ascii="Times New Roman" w:hAnsi="Times New Roman"/>
          <w:i/>
          <w:sz w:val="24"/>
          <w:szCs w:val="24"/>
        </w:rPr>
        <w:t>game online</w:t>
      </w:r>
      <w:r w:rsidRPr="00770BF8">
        <w:rPr>
          <w:rFonts w:ascii="Times New Roman" w:hAnsi="Times New Roman"/>
          <w:sz w:val="24"/>
          <w:szCs w:val="24"/>
        </w:rPr>
        <w:t xml:space="preserve"> mereka dapat menghilangkan kepenatan dalam belajar.  </w:t>
      </w:r>
    </w:p>
    <w:p w:rsidR="00F831DE" w:rsidRPr="00770BF8" w:rsidRDefault="00F831DE" w:rsidP="00770BF8">
      <w:pPr>
        <w:spacing w:after="0" w:line="240" w:lineRule="auto"/>
        <w:ind w:firstLine="567"/>
        <w:jc w:val="both"/>
        <w:rPr>
          <w:rFonts w:ascii="Times New Roman" w:hAnsi="Times New Roman"/>
          <w:b/>
          <w:sz w:val="24"/>
          <w:szCs w:val="24"/>
        </w:rPr>
      </w:pPr>
      <w:r w:rsidRPr="00770BF8">
        <w:rPr>
          <w:rFonts w:ascii="Times New Roman" w:hAnsi="Times New Roman"/>
          <w:sz w:val="24"/>
          <w:szCs w:val="24"/>
        </w:rPr>
        <w:t xml:space="preserve">Berdasarkan fenomena di atas, maka peneliti tertarik untuk melakukan penelitian dengan mengambil judul, “Hubungan Kecanduan </w:t>
      </w:r>
      <w:r w:rsidRPr="00770BF8">
        <w:rPr>
          <w:rFonts w:ascii="Times New Roman" w:hAnsi="Times New Roman"/>
          <w:i/>
          <w:sz w:val="24"/>
          <w:szCs w:val="24"/>
        </w:rPr>
        <w:t>Game Online</w:t>
      </w:r>
      <w:r w:rsidRPr="00770BF8">
        <w:rPr>
          <w:rFonts w:ascii="Times New Roman" w:hAnsi="Times New Roman"/>
          <w:sz w:val="24"/>
          <w:szCs w:val="24"/>
        </w:rPr>
        <w:t xml:space="preserve"> Dengan Kecerdasan Emosi Pada Remaja SMP 3 </w:t>
      </w:r>
      <w:proofErr w:type="gramStart"/>
      <w:r w:rsidRPr="00770BF8">
        <w:rPr>
          <w:rFonts w:ascii="Times New Roman" w:hAnsi="Times New Roman"/>
          <w:sz w:val="24"/>
          <w:szCs w:val="24"/>
        </w:rPr>
        <w:t>Ungaran :</w:t>
      </w:r>
      <w:proofErr w:type="gramEnd"/>
      <w:r w:rsidRPr="00770BF8">
        <w:rPr>
          <w:rFonts w:ascii="Times New Roman" w:hAnsi="Times New Roman"/>
          <w:sz w:val="24"/>
          <w:szCs w:val="24"/>
        </w:rPr>
        <w:t xml:space="preserve"> Tinjauan Dari Beberapa Artikel Penelitian”.</w:t>
      </w:r>
    </w:p>
    <w:p w:rsidR="00F607E1" w:rsidRPr="00770BF8" w:rsidRDefault="00F607E1" w:rsidP="00770BF8">
      <w:pPr>
        <w:spacing w:after="0" w:line="240" w:lineRule="auto"/>
        <w:jc w:val="both"/>
        <w:rPr>
          <w:rFonts w:ascii="Times New Roman" w:hAnsi="Times New Roman"/>
          <w:b/>
          <w:sz w:val="24"/>
          <w:szCs w:val="24"/>
        </w:rPr>
      </w:pPr>
    </w:p>
    <w:p w:rsidR="00F607E1" w:rsidRPr="00770BF8" w:rsidRDefault="001E12C2" w:rsidP="00770BF8">
      <w:pPr>
        <w:spacing w:after="0" w:line="240" w:lineRule="auto"/>
        <w:jc w:val="both"/>
        <w:rPr>
          <w:rFonts w:ascii="Times New Roman" w:hAnsi="Times New Roman"/>
          <w:b/>
          <w:sz w:val="24"/>
          <w:szCs w:val="24"/>
        </w:rPr>
      </w:pPr>
      <w:r w:rsidRPr="00770BF8">
        <w:rPr>
          <w:rFonts w:ascii="Times New Roman" w:hAnsi="Times New Roman"/>
          <w:b/>
          <w:sz w:val="24"/>
          <w:szCs w:val="24"/>
        </w:rPr>
        <w:t>METODE PENELITIAN</w:t>
      </w:r>
    </w:p>
    <w:p w:rsidR="00F607E1" w:rsidRPr="00770BF8" w:rsidRDefault="00F607E1" w:rsidP="00770BF8">
      <w:pPr>
        <w:tabs>
          <w:tab w:val="left" w:pos="426"/>
          <w:tab w:val="left" w:pos="1134"/>
        </w:tabs>
        <w:spacing w:after="0" w:line="240" w:lineRule="auto"/>
        <w:ind w:firstLine="567"/>
        <w:jc w:val="both"/>
        <w:rPr>
          <w:rFonts w:ascii="Times New Roman" w:hAnsi="Times New Roman"/>
          <w:sz w:val="24"/>
          <w:szCs w:val="24"/>
          <w:lang w:val="id-ID"/>
        </w:rPr>
      </w:pPr>
      <w:r w:rsidRPr="00770BF8">
        <w:rPr>
          <w:rFonts w:ascii="Times New Roman" w:hAnsi="Times New Roman"/>
          <w:sz w:val="24"/>
          <w:szCs w:val="24"/>
        </w:rPr>
        <w:t xml:space="preserve">Metode penelitian ini menggunakan jenis kuanitatif dengan pendekatan </w:t>
      </w:r>
      <w:proofErr w:type="gramStart"/>
      <w:r w:rsidRPr="00770BF8">
        <w:rPr>
          <w:rFonts w:ascii="Times New Roman" w:hAnsi="Times New Roman"/>
          <w:sz w:val="24"/>
          <w:szCs w:val="24"/>
        </w:rPr>
        <w:t>meta</w:t>
      </w:r>
      <w:proofErr w:type="gramEnd"/>
      <w:r w:rsidRPr="00770BF8">
        <w:rPr>
          <w:rFonts w:ascii="Times New Roman" w:hAnsi="Times New Roman"/>
          <w:sz w:val="24"/>
          <w:szCs w:val="24"/>
        </w:rPr>
        <w:t xml:space="preserve"> analisis. </w:t>
      </w:r>
      <w:proofErr w:type="gramStart"/>
      <w:r w:rsidRPr="00770BF8">
        <w:rPr>
          <w:rFonts w:ascii="Times New Roman" w:hAnsi="Times New Roman"/>
          <w:sz w:val="24"/>
          <w:szCs w:val="24"/>
        </w:rPr>
        <w:t>Meta-analisis merupakan suatu teknik statistika yang mengabungkan dua atau lebih penelitian sejenis sehingga diperoleh paduan data secara kuantitatif.</w:t>
      </w:r>
      <w:proofErr w:type="gramEnd"/>
      <w:r w:rsidRPr="00770BF8">
        <w:rPr>
          <w:rFonts w:ascii="Times New Roman" w:hAnsi="Times New Roman"/>
          <w:sz w:val="24"/>
          <w:szCs w:val="24"/>
        </w:rPr>
        <w:t xml:space="preserve"> Dilakukan dengan </w:t>
      </w:r>
      <w:proofErr w:type="gramStart"/>
      <w:r w:rsidRPr="00770BF8">
        <w:rPr>
          <w:rFonts w:ascii="Times New Roman" w:hAnsi="Times New Roman"/>
          <w:sz w:val="24"/>
          <w:szCs w:val="24"/>
        </w:rPr>
        <w:t>cara</w:t>
      </w:r>
      <w:proofErr w:type="gramEnd"/>
      <w:r w:rsidRPr="00770BF8">
        <w:rPr>
          <w:rFonts w:ascii="Times New Roman" w:hAnsi="Times New Roman"/>
          <w:sz w:val="24"/>
          <w:szCs w:val="24"/>
        </w:rPr>
        <w:t xml:space="preserve"> menganalisis data yang bersumber dari studi primer. </w:t>
      </w:r>
      <w:proofErr w:type="gramStart"/>
      <w:r w:rsidRPr="00770BF8">
        <w:rPr>
          <w:rFonts w:ascii="Times New Roman" w:hAnsi="Times New Roman"/>
          <w:sz w:val="24"/>
          <w:szCs w:val="24"/>
        </w:rPr>
        <w:t>Hasil analisis studi primer dipakai sebagai dasar untuk menerima/mendukung sebuah hipotesis atau menolak/menggugurkan hipotesis yang diajukan oleh peneliti.</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Dilihat dari prosesnya, meta-analisis merupakan suatu studi observasional retrospektif, dalam artian peneliti membuat rekapitulasi data tanpa melakukan manipulasi eksperimental.</w:t>
      </w:r>
      <w:proofErr w:type="gramEnd"/>
      <w:r w:rsidRPr="00770BF8">
        <w:rPr>
          <w:rFonts w:ascii="Times New Roman" w:hAnsi="Times New Roman"/>
          <w:sz w:val="24"/>
          <w:szCs w:val="24"/>
        </w:rPr>
        <w:t xml:space="preserve"> </w:t>
      </w:r>
    </w:p>
    <w:p w:rsidR="00F607E1" w:rsidRDefault="00F607E1" w:rsidP="00770BF8">
      <w:pPr>
        <w:tabs>
          <w:tab w:val="left" w:pos="426"/>
          <w:tab w:val="left" w:pos="1134"/>
        </w:tabs>
        <w:spacing w:after="0" w:line="240" w:lineRule="auto"/>
        <w:ind w:firstLine="567"/>
        <w:jc w:val="both"/>
        <w:rPr>
          <w:rFonts w:ascii="Times New Roman" w:hAnsi="Times New Roman"/>
          <w:sz w:val="24"/>
          <w:szCs w:val="24"/>
        </w:rPr>
      </w:pPr>
      <w:proofErr w:type="gramStart"/>
      <w:r w:rsidRPr="00770BF8">
        <w:rPr>
          <w:rFonts w:ascii="Times New Roman" w:hAnsi="Times New Roman"/>
          <w:sz w:val="24"/>
          <w:szCs w:val="24"/>
        </w:rPr>
        <w:t>Meta-analisis memungkinkan adanya pengkombinasian hasil-hasil yang beragam dan memperhatikan ukuran sampel relatif dan ukuran efek.</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Hasil dari tinjauan ini akurat mengingat jangkauan analisis ini yang sangat luas dan analisis yang terpusat.</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Meta-analisis juga menyediakan jawaban terhadap masalah yang diperdebatkan karena adanya konflik dalam penemuan-penemuan beragam studi serupa.</w:t>
      </w:r>
      <w:proofErr w:type="gramEnd"/>
    </w:p>
    <w:p w:rsidR="00A6445F" w:rsidRDefault="00A6445F" w:rsidP="00770BF8">
      <w:pPr>
        <w:tabs>
          <w:tab w:val="left" w:pos="426"/>
          <w:tab w:val="left" w:pos="1134"/>
        </w:tabs>
        <w:spacing w:after="0" w:line="240" w:lineRule="auto"/>
        <w:ind w:firstLine="567"/>
        <w:jc w:val="both"/>
        <w:rPr>
          <w:rFonts w:ascii="Times New Roman" w:hAnsi="Times New Roman"/>
          <w:sz w:val="24"/>
          <w:szCs w:val="24"/>
        </w:rPr>
      </w:pPr>
    </w:p>
    <w:p w:rsidR="00F607E1" w:rsidRPr="00770BF8" w:rsidRDefault="00F607E1" w:rsidP="00A6445F">
      <w:pPr>
        <w:tabs>
          <w:tab w:val="left" w:pos="426"/>
        </w:tabs>
        <w:spacing w:after="0" w:line="240" w:lineRule="auto"/>
        <w:jc w:val="both"/>
        <w:rPr>
          <w:rFonts w:ascii="Times New Roman" w:hAnsi="Times New Roman"/>
          <w:color w:val="000000"/>
          <w:sz w:val="24"/>
          <w:szCs w:val="24"/>
        </w:rPr>
      </w:pPr>
      <w:r w:rsidRPr="00770BF8">
        <w:rPr>
          <w:rFonts w:ascii="Times New Roman" w:hAnsi="Times New Roman"/>
          <w:b/>
          <w:color w:val="000000"/>
          <w:sz w:val="24"/>
          <w:szCs w:val="24"/>
        </w:rPr>
        <w:lastRenderedPageBreak/>
        <w:t xml:space="preserve">Proses dalam melakukan studi </w:t>
      </w:r>
      <w:proofErr w:type="gramStart"/>
      <w:r w:rsidRPr="00770BF8">
        <w:rPr>
          <w:rFonts w:ascii="Times New Roman" w:hAnsi="Times New Roman"/>
          <w:b/>
          <w:color w:val="000000"/>
          <w:sz w:val="24"/>
          <w:szCs w:val="24"/>
        </w:rPr>
        <w:t>meta</w:t>
      </w:r>
      <w:proofErr w:type="gramEnd"/>
      <w:r w:rsidRPr="00770BF8">
        <w:rPr>
          <w:rFonts w:ascii="Times New Roman" w:hAnsi="Times New Roman"/>
          <w:b/>
          <w:color w:val="000000"/>
          <w:sz w:val="24"/>
          <w:szCs w:val="24"/>
        </w:rPr>
        <w:t xml:space="preserve"> analisis</w:t>
      </w:r>
    </w:p>
    <w:p w:rsidR="00F607E1" w:rsidRPr="00770BF8" w:rsidRDefault="00F607E1" w:rsidP="00A6445F">
      <w:pPr>
        <w:tabs>
          <w:tab w:val="left" w:pos="426"/>
        </w:tabs>
        <w:spacing w:after="0" w:line="240" w:lineRule="auto"/>
        <w:jc w:val="both"/>
        <w:rPr>
          <w:rFonts w:ascii="Times New Roman" w:hAnsi="Times New Roman"/>
          <w:color w:val="000000"/>
          <w:sz w:val="24"/>
          <w:szCs w:val="24"/>
        </w:rPr>
      </w:pPr>
      <w:r w:rsidRPr="00770BF8">
        <w:rPr>
          <w:rFonts w:ascii="Times New Roman" w:hAnsi="Times New Roman"/>
          <w:color w:val="000000"/>
          <w:sz w:val="24"/>
          <w:szCs w:val="24"/>
        </w:rPr>
        <w:t xml:space="preserve">Proses dalam melakukan meta analisa adalah sebagai </w:t>
      </w:r>
      <w:proofErr w:type="gramStart"/>
      <w:r w:rsidRPr="00770BF8">
        <w:rPr>
          <w:rFonts w:ascii="Times New Roman" w:hAnsi="Times New Roman"/>
          <w:color w:val="000000"/>
          <w:sz w:val="24"/>
          <w:szCs w:val="24"/>
        </w:rPr>
        <w:t>berikut :</w:t>
      </w:r>
      <w:proofErr w:type="gramEnd"/>
    </w:p>
    <w:p w:rsidR="00F607E1" w:rsidRPr="00770BF8" w:rsidRDefault="00F607E1" w:rsidP="00770BF8">
      <w:pPr>
        <w:numPr>
          <w:ilvl w:val="1"/>
          <w:numId w:val="1"/>
        </w:numPr>
        <w:tabs>
          <w:tab w:val="left" w:pos="426"/>
        </w:tabs>
        <w:spacing w:after="0" w:line="240" w:lineRule="auto"/>
        <w:ind w:left="426" w:hanging="426"/>
        <w:jc w:val="both"/>
        <w:rPr>
          <w:rFonts w:ascii="Times New Roman" w:hAnsi="Times New Roman"/>
          <w:color w:val="000000"/>
          <w:sz w:val="24"/>
          <w:szCs w:val="24"/>
        </w:rPr>
      </w:pPr>
      <w:r w:rsidRPr="00770BF8">
        <w:rPr>
          <w:rFonts w:ascii="Times New Roman" w:hAnsi="Times New Roman"/>
          <w:color w:val="000000"/>
          <w:sz w:val="24"/>
          <w:szCs w:val="24"/>
        </w:rPr>
        <w:t>Eksplorasi artikel penelitian yang terkait dengan penelitian yang sedang dilaksanakan.</w:t>
      </w:r>
    </w:p>
    <w:p w:rsidR="00F607E1" w:rsidRPr="00770BF8" w:rsidRDefault="00F607E1" w:rsidP="00770BF8">
      <w:pPr>
        <w:numPr>
          <w:ilvl w:val="1"/>
          <w:numId w:val="1"/>
        </w:numPr>
        <w:tabs>
          <w:tab w:val="left" w:pos="426"/>
        </w:tabs>
        <w:spacing w:after="0" w:line="240" w:lineRule="auto"/>
        <w:ind w:left="426" w:hanging="426"/>
        <w:jc w:val="both"/>
        <w:rPr>
          <w:rFonts w:ascii="Times New Roman" w:hAnsi="Times New Roman"/>
          <w:color w:val="000000"/>
          <w:sz w:val="24"/>
          <w:szCs w:val="24"/>
        </w:rPr>
      </w:pPr>
      <w:r w:rsidRPr="00770BF8">
        <w:rPr>
          <w:rFonts w:ascii="Times New Roman" w:hAnsi="Times New Roman"/>
          <w:color w:val="000000"/>
          <w:sz w:val="24"/>
          <w:szCs w:val="24"/>
        </w:rPr>
        <w:t>Membandingkan artikel-artikel penelitian-penelitian sebelumnya dengan statistic atau analisis mendalam pada data dan hasil penelitiannya.</w:t>
      </w:r>
    </w:p>
    <w:p w:rsidR="00F607E1" w:rsidRPr="00770BF8" w:rsidRDefault="00F607E1" w:rsidP="00770BF8">
      <w:pPr>
        <w:numPr>
          <w:ilvl w:val="1"/>
          <w:numId w:val="1"/>
        </w:numPr>
        <w:tabs>
          <w:tab w:val="left" w:pos="426"/>
        </w:tabs>
        <w:spacing w:after="0" w:line="240" w:lineRule="auto"/>
        <w:ind w:left="426" w:hanging="426"/>
        <w:jc w:val="both"/>
        <w:rPr>
          <w:rFonts w:ascii="Times New Roman" w:hAnsi="Times New Roman"/>
          <w:color w:val="000000"/>
          <w:sz w:val="24"/>
          <w:szCs w:val="24"/>
        </w:rPr>
      </w:pPr>
      <w:r w:rsidRPr="00770BF8">
        <w:rPr>
          <w:rFonts w:ascii="Times New Roman" w:hAnsi="Times New Roman"/>
          <w:color w:val="000000"/>
          <w:sz w:val="24"/>
          <w:szCs w:val="24"/>
        </w:rPr>
        <w:t>Membuat kesimpulan hasil perbandingan artikel sesuai dengan tujuan penelitian.</w:t>
      </w:r>
    </w:p>
    <w:p w:rsidR="00F607E1" w:rsidRPr="00770BF8" w:rsidRDefault="00F607E1" w:rsidP="00770BF8">
      <w:pPr>
        <w:tabs>
          <w:tab w:val="left" w:pos="426"/>
        </w:tabs>
        <w:spacing w:after="0" w:line="240" w:lineRule="auto"/>
        <w:jc w:val="both"/>
        <w:rPr>
          <w:rFonts w:ascii="Times New Roman" w:hAnsi="Times New Roman"/>
          <w:color w:val="000000"/>
          <w:sz w:val="24"/>
          <w:szCs w:val="24"/>
        </w:rPr>
      </w:pPr>
      <w:r w:rsidRPr="00770BF8">
        <w:rPr>
          <w:rFonts w:ascii="Times New Roman" w:hAnsi="Times New Roman"/>
          <w:sz w:val="24"/>
          <w:szCs w:val="24"/>
        </w:rPr>
        <w:tab/>
        <w:t xml:space="preserve">Jumlah artikel yang digunakan dalam metode ini berjumlah 6 jurnal, dimana; 4 jurnal nasional dan 2 jurnal internasional </w:t>
      </w:r>
      <w:r w:rsidRPr="00770BF8">
        <w:rPr>
          <w:rFonts w:ascii="Times New Roman" w:eastAsia="MS Mincho" w:hAnsi="Times New Roman"/>
          <w:sz w:val="24"/>
          <w:szCs w:val="24"/>
          <w:lang w:eastAsia="ja-JP"/>
        </w:rPr>
        <w:t>yang relevan dan atau artikel yang terkait dengan penelitian yang peneliti analisis</w:t>
      </w:r>
      <w:r w:rsidRPr="00770BF8">
        <w:rPr>
          <w:rFonts w:ascii="Times New Roman" w:hAnsi="Times New Roman"/>
          <w:sz w:val="24"/>
          <w:szCs w:val="24"/>
        </w:rPr>
        <w:t xml:space="preserve">. Dimana keenam jurnal ini menggunakan penelitian kuantitatif antara lai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Rahayu","given":"Dina Putri","non-dropping-particle":"","parse-names":false,"suffix":""}],"container-title":"psikologi","id":"ITEM-1","issued":{"date-parts":[["2018"]]},"title":"Hubungan kecerdasan emosional dengan kecanduan game online pada siswa-siswi kelas xi smk sunan ampel menganti","type":"article-journal"},"uris":["http://www.mendeley.com/documents/?uuid=91049487-d75c-4301-8452-479ebf593780"]}],"mendeley":{"formattedCitation":"(Rahayu, 2018)","plainTextFormattedCitation":"(Rahayu, 2018)","previouslyFormattedCitation":"(Rahayu, 2018)"},"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Rahayu, 2018)</w:t>
      </w:r>
      <w:r w:rsidRPr="00770BF8">
        <w:rPr>
          <w:rFonts w:ascii="Times New Roman" w:hAnsi="Times New Roman"/>
          <w:sz w:val="24"/>
          <w:szCs w:val="24"/>
        </w:rPr>
        <w:fldChar w:fldCharType="end"/>
      </w:r>
      <w:r w:rsidRPr="00770BF8">
        <w:rPr>
          <w:rFonts w:ascii="Times New Roman" w:hAnsi="Times New Roman"/>
          <w:sz w:val="24"/>
          <w:szCs w:val="24"/>
        </w:rPr>
        <w:t xml:space="preserv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Latar belakang: Game online merupakan permainan (games) yang dapat diakses oleh banyak pemain, di mana mesin-mesin yang digunakan pemain dihubungkan oleh suatu jaringan. Banyaknya fasilitas mengakses game online dan dengan mudah pemain bisa memainkannya menyebabkan pemain menjadi kecanduan terhadap permainan tersebut. Hal tersebut yang dapat mempengaruhi kecerdasan emosional mahasiswa, di mana mereka tidak dapat mengendalikan emosi, tidak mudah puas, dan tidak dapat memotivasi diri untuk melakukan hal yang lebih baik. Tujuan dari penelitian ini adalah untuk mengetahui hubungan kecanduan game online dengan kecerdasan emosional mahasiswa di Fakultas Ilmu Keperawatan Universitas Islam Sultan Agung Semarang Metode: Penelitian ini merupakan Jenis penelitian kuantitatif dengan desain DeskriptifKorelasional menggunakan metode survei dan cross sectional. Peneliti akan melakukan pengukuran hubungan kecanduan game online dengan kecerdasan emosional mahasiswa dengan sampel yang 42 responden. Analisis yang digunakan adalah chi square Hasil: Hasil penelitian menunjukkan bahwa responden paling dominan adalah responden dengan kecanduan game online tinggi (83.3%). Responden penelitian paling dominan dengan kecerdasan emosional rendah (73.8%) Simpulan: Hasil uji chi square didapatkan ada hubungan positif yang signifikan antara kecanduan game online dengan kecerdasan emosional pada mahasiswa S1 Keperawatan UNISSULA semester 8 yang bermain game online periode April – Mei tahun 2013 dengan p value 0.000.","author":[{"dropping-particle":"","family":"Sukma","given":"Raysa Ariesti","non-dropping-particle":"","parse-names":false,"suffix":""}],"container-title":"jurnal keperawatan","id":"ITEM-1","issued":{"date-parts":[["2013"]]},"page":"1-9","title":"Hubungan Kecanduan Game Online Dengan Kecerdasan Emosional Mahasiswa Semester Viii Di Fakultas Ilmu Keperawatan Universitas Islam Sultan Agung Semarang","type":"article-journal"},"uris":["http://www.mendeley.com/documents/?uuid=83a406fc-9da9-4cd3-aa7a-648643ab88d4"]}],"mendeley":{"formattedCitation":"(Sukma, 2013)","plainTextFormattedCitation":"(Sukma, 2013)","previouslyFormattedCitation":"(Sukma, 2013)"},"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ukma, 2013)</w:t>
      </w:r>
      <w:r w:rsidRPr="00770BF8">
        <w:rPr>
          <w:rFonts w:ascii="Times New Roman" w:hAnsi="Times New Roman"/>
          <w:sz w:val="24"/>
          <w:szCs w:val="24"/>
        </w:rPr>
        <w:fldChar w:fldCharType="end"/>
      </w:r>
      <w:r w:rsidRPr="00770BF8">
        <w:rPr>
          <w:rFonts w:ascii="Times New Roman" w:hAnsi="Times New Roman"/>
          <w:sz w:val="24"/>
          <w:szCs w:val="24"/>
        </w:rPr>
        <w:t xml:space="preserv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2477-2674","abstract":"This study aims to determine whether there is a correlation between the intensity playing game online and emotional intelligence in adolescent mobile legend game players in the city of Samarinda. The sampling was determined by purposive sampling. The number of samples used as research was 100 adolescents. Data collection methods used were the emotional intelligence scale and intensity playing game online scale. Data analysis techniques use by Pearson R correlation test. The results of this study indicate there is a negative and significant between the intensity playing game online and emotional intelligence, with a value of r = -0.506 and a Sig value = 0.014 (P &lt; 0.05). That is, the higher the intensity of playing a teenager's online game, the lower the level of emotional intelligence. Conversely, if the lower intensity of playing online games for a teenager, emotional intelligence will be higher. Keywords","author":[{"dropping-particle":"","family":"Apriliyani","given":"Anggita","non-dropping-particle":"","parse-names":false,"suffix":""}],"container-title":"jurnal psikologi","id":"ITEM-1","issue":"1","issued":{"date-parts":[["2020"]]},"page":"67-82","title":"HUBUNGAN INTENSITAS BERMAIN PERMAINAN ONLINE DENGAN KECERDASAN EMOSIONAL ( Pada Remaja Pemain Mobile Legend di Kota Samarinda )","type":"article-journal","volume":"8"},"uris":["http://www.mendeley.com/documents/?uuid=fd2bab84-a9ff-4b61-a5ea-0a6f1a2f8e64"]}],"mendeley":{"formattedCitation":"(Apriliyani, 2020)","plainTextFormattedCitation":"(Apriliyani, 2020)","previouslyFormattedCitation":"(Apriliyani, 2020)"},"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priliyani, 2020)</w:t>
      </w:r>
      <w:r w:rsidRPr="00770BF8">
        <w:rPr>
          <w:rFonts w:ascii="Times New Roman" w:hAnsi="Times New Roman"/>
          <w:sz w:val="24"/>
          <w:szCs w:val="24"/>
        </w:rPr>
        <w:fldChar w:fldCharType="end"/>
      </w:r>
      <w:r w:rsidRPr="00770BF8">
        <w:rPr>
          <w:rFonts w:ascii="Times New Roman" w:hAnsi="Times New Roman"/>
          <w:sz w:val="24"/>
          <w:szCs w:val="24"/>
        </w:rPr>
        <w:t xml:space="preserv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Online game is an internet-based game connected by the internet so it can be played by many players and can affect the players' emotional regulation as it forgets the real world activity as it is only focused on playing games. The main focus of this research was to investigate whether there was a significant relationship between online gaming addiction and emotion regulation of adolescence. This research use descriptive correlational design with cross sectional approach. This study was conducted on 267 samples selected based on inclusion criteria with proportionate stratified random sampling technique. The instrument of this study was a questionnaire which had been modified and examined by validity and reliability tests. The result showed that the majority of respondents are young middle age (15-17 years of age) of 250 respondents (93,6%), most of them were males 235 respondents (88,0%), the mean of respondents who were playing games in 7-9 hours per day was 96 respondents (59,3%). Respondents who were addicted by online games were 107 respondents (40,1%). Respondents who had low emotion regulation were 121 respondents (54,7%). Bivariate analysis with Chi-square test showed p value 0,000 &lt; 0,05. It mean’s that is a relationship between online game addiction and emotion regulation of adolescence. The result findings recommended the adolescence to manage their time and to control them selves in playing online game so that no impact on emotional regulation.","author":[{"dropping-particle":"","family":"Nurazmi","given":"Anita","non-dropping-particle":"","parse-names":false,"suffix":""},{"dropping-particle":"","family":"Elita","given":"Veny","non-dropping-particle":"","parse-names":false,"suffix":""},{"dropping-particle":"","family":"Dewi","given":"Wan Nishfa","non-dropping-particle":"","parse-names":false,"suffix":""}],"container-title":"jurnal keperawatan","id":"ITEM-1","issue":"2","issued":{"date-parts":[["2017"]]},"page":"555-562","title":"HUBUNGAN KECANDUAN BERMAIN GAME ONLINE TERHADAP REGULASI EMOSI PADA REMAJA","type":"article-journal","volume":"5"},"uris":["http://www.mendeley.com/documents/?uuid=7d204d01-6ced-487e-a9dc-c9282240d5eb"]}],"mendeley":{"formattedCitation":"(Nurazmi et al., 2017)","plainTextFormattedCitation":"(Nurazmi et al., 2017)","previouslyFormattedCitation":"(Nurazmi et al.,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Nurazmi et al., 2017)</w:t>
      </w:r>
      <w:r w:rsidRPr="00770BF8">
        <w:rPr>
          <w:rFonts w:ascii="Times New Roman" w:hAnsi="Times New Roman"/>
          <w:sz w:val="24"/>
          <w:szCs w:val="24"/>
        </w:rPr>
        <w:fldChar w:fldCharType="end"/>
      </w:r>
      <w:r w:rsidRPr="00770BF8">
        <w:rPr>
          <w:rFonts w:ascii="Times New Roman" w:hAnsi="Times New Roman"/>
          <w:sz w:val="24"/>
          <w:szCs w:val="24"/>
        </w:rPr>
        <w:t xml:space="preserv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The purpose of this study was to explore the relations between emotional competence and online game use in adolescents. This study is a cross-sectional descriptive survey using a convenience sample. The participants were 2199 adolescents in South Korea. Online game use and emotional competence including positive emotion, emotional expression, and emotional intelligence were measured. The study results indicated that emotional competence was negatively correlated with excessive online game use. All variables of emotional competence were significantly lower in high-risk users compared with general users. In addition, female adolescents were rated significantly higher in emotional competence among general users, but there were no significant gender differences among high-risk users. The results of our study imply that high-risk game users have lower levels of emotional intelligence than general users do. The results of this study suggest that emotion is an important factor to which practitioners in psychomedical fields and nursing should pay attention. Therefore, nurses in schools and communities should regularly screen the emotions of adolescents who habitually play online games and develop a program to enhance emotional competence associated with online games. Copyright © 2012 Lippincott Williams &amp; Wilkins.","author":[{"dropping-particle":"","family":"Seo","given":"Mia","non-dropping-particle":"","parse-names":false,"suffix":""},{"dropping-particle":"","family":"Kang","given":"Hee Sun","non-dropping-particle":"","parse-names":false,"suffix":""},{"dropping-particle":"","family":"Chae","given":"Sun Mi","non-dropping-particle":"","parse-names":false,"suffix":""}],"container-title":"CIN - Computers Informatics Nursing","id":"ITEM-1","issue":"12","issued":{"date-parts":[["2012"]]},"page":"640-646","title":"Emotional competence and online game use in adolescents","type":"article-journal","volume":"30"},"uris":["http://www.mendeley.com/documents/?uuid=5b2f4335-9279-48ab-96a2-7bce7ed5e239"]}],"mendeley":{"formattedCitation":"(Seo et al., 2012)","plainTextFormattedCitation":"(Seo et al., 2012)","previouslyFormattedCitation":"(Seo et al., 2012)"},"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eo et al., 2012)</w:t>
      </w:r>
      <w:r w:rsidRPr="00770BF8">
        <w:rPr>
          <w:rFonts w:ascii="Times New Roman" w:hAnsi="Times New Roman"/>
          <w:sz w:val="24"/>
          <w:szCs w:val="24"/>
        </w:rPr>
        <w:fldChar w:fldCharType="end"/>
      </w:r>
      <w:r w:rsidRPr="00770BF8">
        <w:rPr>
          <w:rFonts w:ascii="Times New Roman" w:hAnsi="Times New Roman"/>
          <w:sz w:val="24"/>
          <w:szCs w:val="24"/>
        </w:rPr>
        <w:t xml:space="preserve"> d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Online game is an internet-based game connected by the internet so it can be played by many players and can affect the players' emotional regulation as it forgets the real world activity as it is only focused on playing games. The main focus of this research was to investigate whether there was a significant relationship between online gaming addiction and emotion regulation of adolescence. This research use descriptive correlational design with cross sectional approach. This study was conducted on 267 samples selected based on inclusion criteria with proportionate stratified random sampling technique. The instrument of this study was a questionnaire which had been modified and examined by validity and reliability tests. The result showed that the majority of respondents are young middle age (15-17 years of age) of 250 respondents (93,6%), most of them were males 235 respondents (88,0%), the mean of respondents who were playing games in 7-9 hours per day was 96 respondents (59,3%). Respondents who were addicted by online games were 107 respondents (40,1%). Respondents who had low emotion regulation were 121 respondents (54,7%). Bivariate analysis with Chi-square test showed p value 0,000 &lt; 0,05. It mean’s that is a relationship between online game addiction and emotion regulation of adolescence. The result findings recommended the adolescence to manage their time and to control them selves in playing online game so that no impact on emotional regulation.","author":[{"dropping-particle":"","family":"Nurazmi","given":"Anita","non-dropping-particle":"","parse-names":false,"suffix":""},{"dropping-particle":"","family":"Elita","given":"Veny","non-dropping-particle":"","parse-names":false,"suffix":""},{"dropping-particle":"","family":"Dewi","given":"Wan Nishfa","non-dropping-particle":"","parse-names":false,"suffix":""}],"container-title":"jurnal keperawatan","id":"ITEM-1","issue":"2","issued":{"date-parts":[["2017"]]},"page":"555-562","title":"HUBUNGAN KECANDUAN BERMAIN GAME ONLINE TERHADAP REGULASI EMOSI PADA REMAJA","type":"article-journal","volume":"5"},"uris":["http://www.mendeley.com/documents/?uuid=7d204d01-6ced-487e-a9dc-c9282240d5eb"]}],"mendeley":{"formattedCitation":"(Nurazmi et al., 2017)","plainTextFormattedCitation":"(Nurazmi et al., 2017)","previouslyFormattedCitation":"(Nurazmi et al.,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Che et al., 2017)</w:t>
      </w:r>
      <w:r w:rsidRPr="00770BF8">
        <w:rPr>
          <w:rFonts w:ascii="Times New Roman" w:hAnsi="Times New Roman"/>
          <w:sz w:val="24"/>
          <w:szCs w:val="24"/>
        </w:rPr>
        <w:fldChar w:fldCharType="end"/>
      </w:r>
      <w:r w:rsidRPr="00770BF8">
        <w:rPr>
          <w:rFonts w:ascii="Times New Roman" w:hAnsi="Times New Roman"/>
          <w:sz w:val="24"/>
          <w:szCs w:val="24"/>
        </w:rPr>
        <w:t xml:space="preserve">, Artikel-artikel dalam meta-analisis ini diperoleh dari berbagai sumber. </w:t>
      </w:r>
      <w:proofErr w:type="gramStart"/>
      <w:r w:rsidRPr="00770BF8">
        <w:rPr>
          <w:rFonts w:ascii="Times New Roman" w:hAnsi="Times New Roman"/>
          <w:sz w:val="24"/>
          <w:szCs w:val="24"/>
        </w:rPr>
        <w:t xml:space="preserve">Strategis dalam pengumpulan artikel menggunakan situs jurnal yang telah terakreditasi seperti </w:t>
      </w:r>
      <w:r w:rsidRPr="00770BF8">
        <w:rPr>
          <w:rFonts w:ascii="Times New Roman" w:hAnsi="Times New Roman"/>
          <w:i/>
          <w:sz w:val="24"/>
          <w:szCs w:val="24"/>
        </w:rPr>
        <w:t xml:space="preserve">pubmed, elsevier </w:t>
      </w:r>
      <w:r w:rsidRPr="00770BF8">
        <w:rPr>
          <w:rFonts w:ascii="Times New Roman" w:hAnsi="Times New Roman"/>
          <w:sz w:val="24"/>
          <w:szCs w:val="24"/>
        </w:rPr>
        <w:t>dan</w:t>
      </w:r>
      <w:r w:rsidRPr="00770BF8">
        <w:rPr>
          <w:rFonts w:ascii="Times New Roman" w:hAnsi="Times New Roman"/>
          <w:i/>
          <w:sz w:val="24"/>
          <w:szCs w:val="24"/>
        </w:rPr>
        <w:t xml:space="preserve"> google scholar.</w:t>
      </w:r>
      <w:proofErr w:type="gramEnd"/>
    </w:p>
    <w:p w:rsidR="00C160AC" w:rsidRPr="00770BF8" w:rsidRDefault="00C160AC" w:rsidP="00770BF8">
      <w:pPr>
        <w:spacing w:after="0" w:line="240" w:lineRule="auto"/>
        <w:ind w:firstLine="567"/>
        <w:jc w:val="both"/>
        <w:rPr>
          <w:rFonts w:ascii="Times New Roman" w:hAnsi="Times New Roman"/>
          <w:sz w:val="24"/>
          <w:szCs w:val="24"/>
        </w:rPr>
      </w:pPr>
    </w:p>
    <w:p w:rsidR="00F607E1" w:rsidRPr="00770BF8" w:rsidRDefault="001E12C2" w:rsidP="00770BF8">
      <w:pPr>
        <w:spacing w:after="0" w:line="240" w:lineRule="auto"/>
        <w:jc w:val="both"/>
        <w:rPr>
          <w:rFonts w:ascii="Times New Roman" w:hAnsi="Times New Roman"/>
          <w:b/>
          <w:sz w:val="24"/>
          <w:szCs w:val="24"/>
        </w:rPr>
      </w:pPr>
      <w:r w:rsidRPr="00770BF8">
        <w:rPr>
          <w:rFonts w:ascii="Times New Roman" w:hAnsi="Times New Roman"/>
          <w:b/>
          <w:sz w:val="24"/>
          <w:szCs w:val="24"/>
        </w:rPr>
        <w:t>HASIL PENELITIAN</w:t>
      </w:r>
    </w:p>
    <w:p w:rsidR="00321099" w:rsidRPr="00770BF8" w:rsidRDefault="00F607E1" w:rsidP="00770BF8">
      <w:pPr>
        <w:spacing w:after="0" w:line="240" w:lineRule="auto"/>
        <w:jc w:val="both"/>
        <w:rPr>
          <w:rFonts w:ascii="Times New Roman" w:hAnsi="Times New Roman"/>
          <w:color w:val="000000"/>
          <w:sz w:val="24"/>
          <w:szCs w:val="24"/>
        </w:rPr>
      </w:pPr>
      <w:r w:rsidRPr="00770BF8">
        <w:rPr>
          <w:rFonts w:ascii="Times New Roman" w:hAnsi="Times New Roman"/>
          <w:sz w:val="24"/>
          <w:szCs w:val="24"/>
        </w:rPr>
        <w:tab/>
      </w:r>
      <w:proofErr w:type="gramStart"/>
      <w:r w:rsidRPr="00770BF8">
        <w:rPr>
          <w:rFonts w:ascii="Times New Roman" w:hAnsi="Times New Roman"/>
          <w:sz w:val="24"/>
          <w:szCs w:val="24"/>
        </w:rPr>
        <w:t>Jumlah artikel yang digunakan da</w:t>
      </w:r>
      <w:r w:rsidR="00321099" w:rsidRPr="00770BF8">
        <w:rPr>
          <w:rFonts w:ascii="Times New Roman" w:hAnsi="Times New Roman"/>
          <w:sz w:val="24"/>
          <w:szCs w:val="24"/>
        </w:rPr>
        <w:t>lam metode ini yaitu berjumlah 6 jurnal yang terdiri dari 4 jurnal nasional dan 2</w:t>
      </w:r>
      <w:r w:rsidRPr="00770BF8">
        <w:rPr>
          <w:rFonts w:ascii="Times New Roman" w:hAnsi="Times New Roman"/>
          <w:sz w:val="24"/>
          <w:szCs w:val="24"/>
        </w:rPr>
        <w:t xml:space="preserve"> jurnal international.</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Jenis artikel yang digunakan yaitu artikel dari hasil penelitian.</w:t>
      </w:r>
      <w:proofErr w:type="gramEnd"/>
      <w:r w:rsidR="00321099" w:rsidRPr="00770BF8">
        <w:rPr>
          <w:rFonts w:ascii="Times New Roman" w:hAnsi="Times New Roman"/>
          <w:sz w:val="24"/>
          <w:szCs w:val="24"/>
        </w:rPr>
        <w:t xml:space="preserve"> </w:t>
      </w:r>
      <w:r w:rsidR="003E5F1C" w:rsidRPr="00770BF8">
        <w:rPr>
          <w:rFonts w:ascii="Times New Roman" w:hAnsi="Times New Roman"/>
          <w:color w:val="000000"/>
          <w:sz w:val="24"/>
          <w:szCs w:val="24"/>
        </w:rPr>
        <w:t xml:space="preserve">Penelitian ini menggunakan desain </w:t>
      </w:r>
      <w:r w:rsidR="003E5F1C" w:rsidRPr="00770BF8">
        <w:rPr>
          <w:rFonts w:ascii="Times New Roman" w:hAnsi="Times New Roman"/>
          <w:i/>
          <w:color w:val="000000"/>
          <w:sz w:val="24"/>
          <w:szCs w:val="24"/>
        </w:rPr>
        <w:t>Deskriptif Korelasi</w:t>
      </w:r>
      <w:r w:rsidR="003E5F1C" w:rsidRPr="00770BF8">
        <w:rPr>
          <w:rFonts w:ascii="Times New Roman" w:hAnsi="Times New Roman"/>
          <w:color w:val="000000"/>
          <w:sz w:val="24"/>
          <w:szCs w:val="24"/>
        </w:rPr>
        <w:t xml:space="preserve">, dengan pendekatan </w:t>
      </w:r>
      <w:proofErr w:type="gramStart"/>
      <w:r w:rsidR="003E5F1C" w:rsidRPr="00770BF8">
        <w:rPr>
          <w:rFonts w:ascii="Times New Roman" w:hAnsi="Times New Roman"/>
          <w:color w:val="000000"/>
          <w:sz w:val="24"/>
          <w:szCs w:val="24"/>
        </w:rPr>
        <w:t>meta</w:t>
      </w:r>
      <w:proofErr w:type="gramEnd"/>
      <w:r w:rsidR="003E5F1C" w:rsidRPr="00770BF8">
        <w:rPr>
          <w:rFonts w:ascii="Times New Roman" w:hAnsi="Times New Roman"/>
          <w:color w:val="000000"/>
          <w:sz w:val="24"/>
          <w:szCs w:val="24"/>
        </w:rPr>
        <w:t xml:space="preserve"> analisis. </w:t>
      </w:r>
      <w:proofErr w:type="gramStart"/>
      <w:r w:rsidR="003E5F1C" w:rsidRPr="00770BF8">
        <w:rPr>
          <w:rFonts w:ascii="Times New Roman" w:hAnsi="Times New Roman"/>
          <w:color w:val="000000"/>
          <w:sz w:val="24"/>
          <w:szCs w:val="24"/>
        </w:rPr>
        <w:t xml:space="preserve">Sampel dalam penelitian ini berjumlah 3617 responden berdasarkan 6 artikel dan menggunakan teknik </w:t>
      </w:r>
      <w:r w:rsidR="003E5F1C" w:rsidRPr="00770BF8">
        <w:rPr>
          <w:rFonts w:ascii="Times New Roman" w:hAnsi="Times New Roman"/>
          <w:i/>
          <w:sz w:val="24"/>
          <w:szCs w:val="24"/>
        </w:rPr>
        <w:t>proportional random sampling.</w:t>
      </w:r>
      <w:proofErr w:type="gramEnd"/>
    </w:p>
    <w:p w:rsidR="00DD6445" w:rsidRPr="00770BF8" w:rsidRDefault="00321099" w:rsidP="00770BF8">
      <w:pPr>
        <w:spacing w:after="0" w:line="240" w:lineRule="auto"/>
        <w:ind w:firstLine="720"/>
        <w:jc w:val="both"/>
        <w:rPr>
          <w:rFonts w:ascii="Times New Roman" w:hAnsi="Times New Roman"/>
          <w:i/>
          <w:sz w:val="24"/>
          <w:szCs w:val="24"/>
        </w:rPr>
      </w:pPr>
      <w:r w:rsidRPr="00770BF8">
        <w:rPr>
          <w:rFonts w:ascii="Times New Roman" w:hAnsi="Times New Roman"/>
          <w:color w:val="000000"/>
          <w:sz w:val="24"/>
          <w:szCs w:val="24"/>
        </w:rPr>
        <w:t xml:space="preserve">Instrumen penelitian ini menggunakan </w:t>
      </w:r>
      <w:r w:rsidR="004871F9" w:rsidRPr="00770BF8">
        <w:rPr>
          <w:rFonts w:ascii="Times New Roman" w:hAnsi="Times New Roman"/>
          <w:i/>
          <w:iCs/>
          <w:sz w:val="24"/>
          <w:szCs w:val="24"/>
        </w:rPr>
        <w:t>Game A</w:t>
      </w:r>
      <w:r w:rsidRPr="00770BF8">
        <w:rPr>
          <w:rFonts w:ascii="Times New Roman" w:hAnsi="Times New Roman"/>
          <w:i/>
          <w:iCs/>
          <w:sz w:val="24"/>
          <w:szCs w:val="24"/>
        </w:rPr>
        <w:t xml:space="preserve">ddiction </w:t>
      </w:r>
      <w:r w:rsidR="004871F9" w:rsidRPr="00770BF8">
        <w:rPr>
          <w:rFonts w:ascii="Times New Roman" w:hAnsi="Times New Roman"/>
          <w:i/>
          <w:iCs/>
          <w:sz w:val="24"/>
          <w:szCs w:val="24"/>
        </w:rPr>
        <w:t>Scale for A</w:t>
      </w:r>
      <w:r w:rsidRPr="00770BF8">
        <w:rPr>
          <w:rFonts w:ascii="Times New Roman" w:hAnsi="Times New Roman"/>
          <w:i/>
          <w:iCs/>
          <w:sz w:val="24"/>
          <w:szCs w:val="24"/>
        </w:rPr>
        <w:t>dolescents</w:t>
      </w:r>
      <w:r w:rsidRPr="00770BF8">
        <w:rPr>
          <w:rFonts w:ascii="Times New Roman" w:hAnsi="Times New Roman"/>
          <w:i/>
          <w:sz w:val="24"/>
          <w:szCs w:val="24"/>
        </w:rPr>
        <w:t xml:space="preserve">(GAS) </w:t>
      </w:r>
      <w:r w:rsidRPr="00770BF8">
        <w:rPr>
          <w:rFonts w:ascii="Times New Roman" w:hAnsi="Times New Roman"/>
          <w:sz w:val="24"/>
          <w:szCs w:val="24"/>
        </w:rPr>
        <w:t>m</w:t>
      </w:r>
      <w:r w:rsidRPr="00770BF8">
        <w:rPr>
          <w:rFonts w:ascii="Times New Roman" w:hAnsi="Times New Roman"/>
          <w:i/>
          <w:sz w:val="24"/>
          <w:szCs w:val="24"/>
        </w:rPr>
        <w:t xml:space="preserve">enurut </w:t>
      </w:r>
      <w:r w:rsidRPr="00770BF8">
        <w:rPr>
          <w:rFonts w:ascii="Times New Roman" w:hAnsi="Times New Roman"/>
          <w:sz w:val="24"/>
          <w:szCs w:val="24"/>
        </w:rPr>
        <w:t>Lemmens (Lemmens,2009)</w:t>
      </w:r>
      <w:r w:rsidRPr="00770BF8">
        <w:rPr>
          <w:rFonts w:ascii="Times New Roman" w:hAnsi="Times New Roman"/>
          <w:i/>
          <w:sz w:val="24"/>
          <w:szCs w:val="24"/>
        </w:rPr>
        <w:t xml:space="preserve"> </w:t>
      </w:r>
      <w:r w:rsidRPr="00770BF8">
        <w:rPr>
          <w:rFonts w:ascii="Times New Roman" w:hAnsi="Times New Roman"/>
          <w:sz w:val="24"/>
          <w:szCs w:val="24"/>
        </w:rPr>
        <w:t xml:space="preserve">dan </w:t>
      </w:r>
      <w:r w:rsidRPr="00770BF8">
        <w:rPr>
          <w:rFonts w:ascii="Times New Roman" w:hAnsi="Times New Roman"/>
          <w:i/>
          <w:sz w:val="24"/>
          <w:szCs w:val="24"/>
        </w:rPr>
        <w:t xml:space="preserve">Wong and Low </w:t>
      </w:r>
      <w:r w:rsidRPr="00770BF8">
        <w:rPr>
          <w:rFonts w:ascii="Times New Roman" w:hAnsi="Times New Roman"/>
          <w:i/>
          <w:sz w:val="24"/>
          <w:szCs w:val="24"/>
        </w:rPr>
        <w:lastRenderedPageBreak/>
        <w:t>Emotional Intelligence(WLEIS)</w:t>
      </w:r>
      <w:r w:rsidR="00161BA9" w:rsidRPr="00770BF8">
        <w:rPr>
          <w:rFonts w:ascii="Times New Roman" w:hAnsi="Times New Roman"/>
          <w:i/>
          <w:sz w:val="24"/>
          <w:szCs w:val="24"/>
        </w:rPr>
        <w:t xml:space="preserve"> </w:t>
      </w:r>
      <w:r w:rsidR="00DF6187" w:rsidRPr="00770BF8">
        <w:rPr>
          <w:rFonts w:ascii="Times New Roman" w:hAnsi="Times New Roman"/>
          <w:sz w:val="24"/>
          <w:szCs w:val="24"/>
        </w:rPr>
        <w:t>menurut Davies and Roberts</w:t>
      </w:r>
      <w:r w:rsidRPr="00770BF8">
        <w:rPr>
          <w:rFonts w:ascii="Times New Roman" w:hAnsi="Times New Roman"/>
          <w:sz w:val="24"/>
          <w:szCs w:val="24"/>
        </w:rPr>
        <w:t xml:space="preserve"> </w:t>
      </w:r>
      <w:r w:rsidR="00DF6187" w:rsidRPr="00770BF8">
        <w:rPr>
          <w:rFonts w:ascii="Times New Roman" w:hAnsi="Times New Roman"/>
          <w:sz w:val="24"/>
          <w:szCs w:val="24"/>
        </w:rPr>
        <w:t>(Wong&amp;Song,2002</w:t>
      </w:r>
      <w:r w:rsidR="00DF6187" w:rsidRPr="00770BF8">
        <w:rPr>
          <w:rFonts w:ascii="Times New Roman" w:hAnsi="Times New Roman"/>
          <w:i/>
          <w:sz w:val="24"/>
          <w:szCs w:val="24"/>
        </w:rPr>
        <w:t>)</w:t>
      </w:r>
      <w:r w:rsidR="004871F9" w:rsidRPr="00770BF8">
        <w:rPr>
          <w:rFonts w:ascii="Times New Roman" w:hAnsi="Times New Roman"/>
          <w:i/>
          <w:sz w:val="24"/>
          <w:szCs w:val="24"/>
        </w:rPr>
        <w:t xml:space="preserve">. </w:t>
      </w:r>
      <w:r w:rsidR="004871F9" w:rsidRPr="00770BF8">
        <w:rPr>
          <w:rFonts w:ascii="Times New Roman" w:hAnsi="Times New Roman"/>
          <w:sz w:val="24"/>
          <w:szCs w:val="24"/>
        </w:rPr>
        <w:t xml:space="preserve">Instrumen yang digunakan tersebut merupakan kuesioner yang sudah </w:t>
      </w:r>
      <w:proofErr w:type="gramStart"/>
      <w:r w:rsidR="004871F9" w:rsidRPr="00770BF8">
        <w:rPr>
          <w:rFonts w:ascii="Times New Roman" w:hAnsi="Times New Roman"/>
          <w:sz w:val="24"/>
          <w:szCs w:val="24"/>
        </w:rPr>
        <w:t>baku</w:t>
      </w:r>
      <w:proofErr w:type="gramEnd"/>
      <w:r w:rsidR="004871F9" w:rsidRPr="00770BF8">
        <w:rPr>
          <w:rFonts w:ascii="Times New Roman" w:hAnsi="Times New Roman"/>
          <w:sz w:val="24"/>
          <w:szCs w:val="24"/>
        </w:rPr>
        <w:t xml:space="preserve">. </w:t>
      </w:r>
      <w:r w:rsidR="00A555E4" w:rsidRPr="00770BF8">
        <w:rPr>
          <w:rFonts w:ascii="Times New Roman" w:hAnsi="Times New Roman"/>
          <w:sz w:val="24"/>
          <w:szCs w:val="24"/>
        </w:rPr>
        <w:t xml:space="preserve">Uji statistik yang digunakan yakni uji korelasi </w:t>
      </w:r>
      <w:r w:rsidR="00A555E4" w:rsidRPr="00770BF8">
        <w:rPr>
          <w:rFonts w:ascii="Times New Roman" w:hAnsi="Times New Roman"/>
          <w:i/>
          <w:sz w:val="24"/>
          <w:szCs w:val="24"/>
        </w:rPr>
        <w:t xml:space="preserve">chi-square, spearman rank </w:t>
      </w:r>
      <w:r w:rsidR="00A555E4" w:rsidRPr="00770BF8">
        <w:rPr>
          <w:rFonts w:ascii="Times New Roman" w:hAnsi="Times New Roman"/>
          <w:sz w:val="24"/>
          <w:szCs w:val="24"/>
        </w:rPr>
        <w:t>dan</w:t>
      </w:r>
      <w:r w:rsidR="00A555E4" w:rsidRPr="00770BF8">
        <w:rPr>
          <w:rFonts w:ascii="Times New Roman" w:hAnsi="Times New Roman"/>
          <w:i/>
          <w:sz w:val="24"/>
          <w:szCs w:val="24"/>
        </w:rPr>
        <w:t xml:space="preserve"> </w:t>
      </w:r>
      <w:proofErr w:type="gramStart"/>
      <w:r w:rsidR="00A555E4" w:rsidRPr="00770BF8">
        <w:rPr>
          <w:rFonts w:ascii="Times New Roman" w:hAnsi="Times New Roman"/>
          <w:i/>
          <w:sz w:val="24"/>
          <w:szCs w:val="24"/>
        </w:rPr>
        <w:t>pearson</w:t>
      </w:r>
      <w:proofErr w:type="gramEnd"/>
      <w:r w:rsidR="00A555E4" w:rsidRPr="00770BF8">
        <w:rPr>
          <w:rFonts w:ascii="Times New Roman" w:hAnsi="Times New Roman"/>
          <w:i/>
          <w:sz w:val="24"/>
          <w:szCs w:val="24"/>
        </w:rPr>
        <w:t xml:space="preserve"> correlation.</w:t>
      </w:r>
    </w:p>
    <w:p w:rsidR="00DD6445" w:rsidRPr="00770BF8" w:rsidRDefault="004B5613" w:rsidP="00770BF8">
      <w:pPr>
        <w:spacing w:after="0" w:line="240" w:lineRule="auto"/>
        <w:ind w:firstLine="720"/>
        <w:jc w:val="both"/>
        <w:rPr>
          <w:rFonts w:ascii="Times New Roman" w:hAnsi="Times New Roman"/>
          <w:i/>
          <w:sz w:val="24"/>
          <w:szCs w:val="24"/>
        </w:rPr>
      </w:pPr>
      <w:r w:rsidRPr="00770BF8">
        <w:rPr>
          <w:rFonts w:ascii="Times New Roman" w:hAnsi="Times New Roman"/>
          <w:sz w:val="24"/>
          <w:szCs w:val="24"/>
        </w:rPr>
        <w:t>K</w:t>
      </w:r>
      <w:r w:rsidR="00DD6445" w:rsidRPr="00770BF8">
        <w:rPr>
          <w:rFonts w:ascii="Times New Roman" w:hAnsi="Times New Roman"/>
          <w:sz w:val="24"/>
          <w:szCs w:val="24"/>
        </w:rPr>
        <w:t xml:space="preserve">ecanduan </w:t>
      </w:r>
      <w:r w:rsidR="00DD6445" w:rsidRPr="00770BF8">
        <w:rPr>
          <w:rFonts w:ascii="Times New Roman" w:hAnsi="Times New Roman"/>
          <w:i/>
          <w:sz w:val="24"/>
          <w:szCs w:val="24"/>
        </w:rPr>
        <w:t>game online</w:t>
      </w:r>
      <w:r w:rsidR="00DD6445" w:rsidRPr="00770BF8">
        <w:rPr>
          <w:rFonts w:ascii="Times New Roman" w:hAnsi="Times New Roman"/>
          <w:sz w:val="24"/>
          <w:szCs w:val="24"/>
        </w:rPr>
        <w:t xml:space="preserve"> pada </w:t>
      </w:r>
      <w:r w:rsidRPr="00770BF8">
        <w:rPr>
          <w:rFonts w:ascii="Times New Roman" w:hAnsi="Times New Roman"/>
          <w:sz w:val="24"/>
          <w:szCs w:val="24"/>
        </w:rPr>
        <w:t xml:space="preserve">siswa </w:t>
      </w:r>
      <w:r w:rsidR="00DD6445" w:rsidRPr="00770BF8">
        <w:rPr>
          <w:rFonts w:ascii="Times New Roman" w:hAnsi="Times New Roman"/>
          <w:sz w:val="24"/>
          <w:szCs w:val="24"/>
        </w:rPr>
        <w:t xml:space="preserve">kelas VII dan VIII </w:t>
      </w:r>
      <w:r w:rsidRPr="00770BF8">
        <w:rPr>
          <w:rFonts w:ascii="Times New Roman" w:hAnsi="Times New Roman"/>
          <w:sz w:val="24"/>
          <w:szCs w:val="24"/>
        </w:rPr>
        <w:t xml:space="preserve">SMP Negeri 3 Ungaran </w:t>
      </w:r>
      <w:r w:rsidR="00DD6445" w:rsidRPr="00770BF8">
        <w:rPr>
          <w:rFonts w:ascii="Times New Roman" w:hAnsi="Times New Roman"/>
          <w:sz w:val="24"/>
          <w:szCs w:val="24"/>
        </w:rPr>
        <w:t xml:space="preserve">dari hasil riset-riset sebelumnya menunjukkan gambaran rata-rata kecanduan </w:t>
      </w:r>
      <w:r w:rsidR="00DD6445" w:rsidRPr="00770BF8">
        <w:rPr>
          <w:rFonts w:ascii="Times New Roman" w:hAnsi="Times New Roman"/>
          <w:i/>
          <w:sz w:val="24"/>
          <w:szCs w:val="24"/>
        </w:rPr>
        <w:t>game online</w:t>
      </w:r>
      <w:r w:rsidR="00DD6445" w:rsidRPr="00770BF8">
        <w:rPr>
          <w:rFonts w:ascii="Times New Roman" w:hAnsi="Times New Roman"/>
          <w:sz w:val="24"/>
          <w:szCs w:val="24"/>
        </w:rPr>
        <w:t xml:space="preserve"> pada remaja menunjukkan &gt;50% sampel yang digunakan tiap peneliti mengalami kecanduan </w:t>
      </w:r>
      <w:r w:rsidR="00DD6445" w:rsidRPr="00770BF8">
        <w:rPr>
          <w:rFonts w:ascii="Times New Roman" w:hAnsi="Times New Roman"/>
          <w:i/>
          <w:sz w:val="24"/>
          <w:szCs w:val="24"/>
        </w:rPr>
        <w:t>game online</w:t>
      </w:r>
      <w:r w:rsidR="00DD6445" w:rsidRPr="00770BF8">
        <w:rPr>
          <w:rFonts w:ascii="Times New Roman" w:hAnsi="Times New Roman"/>
          <w:sz w:val="24"/>
          <w:szCs w:val="24"/>
        </w:rPr>
        <w:t xml:space="preserve">. </w:t>
      </w:r>
    </w:p>
    <w:p w:rsidR="00DD6445" w:rsidRPr="00770BF8" w:rsidRDefault="004B5613" w:rsidP="00770BF8">
      <w:pPr>
        <w:spacing w:after="0" w:line="240" w:lineRule="auto"/>
        <w:ind w:firstLine="720"/>
        <w:jc w:val="both"/>
        <w:rPr>
          <w:rFonts w:ascii="Times New Roman" w:hAnsi="Times New Roman"/>
          <w:i/>
          <w:sz w:val="24"/>
          <w:szCs w:val="24"/>
        </w:rPr>
      </w:pPr>
      <w:r w:rsidRPr="00770BF8">
        <w:rPr>
          <w:rFonts w:ascii="Times New Roman" w:hAnsi="Times New Roman"/>
          <w:sz w:val="24"/>
          <w:szCs w:val="24"/>
        </w:rPr>
        <w:t>K</w:t>
      </w:r>
      <w:r w:rsidR="00DD6445" w:rsidRPr="00770BF8">
        <w:rPr>
          <w:rFonts w:ascii="Times New Roman" w:hAnsi="Times New Roman"/>
          <w:sz w:val="24"/>
          <w:szCs w:val="24"/>
        </w:rPr>
        <w:t xml:space="preserve">ecerdasan emosi pada </w:t>
      </w:r>
      <w:r w:rsidRPr="00770BF8">
        <w:rPr>
          <w:rFonts w:ascii="Times New Roman" w:hAnsi="Times New Roman"/>
          <w:sz w:val="24"/>
          <w:szCs w:val="24"/>
        </w:rPr>
        <w:t xml:space="preserve">siswa </w:t>
      </w:r>
      <w:r w:rsidR="00DD6445" w:rsidRPr="00770BF8">
        <w:rPr>
          <w:rFonts w:ascii="Times New Roman" w:hAnsi="Times New Roman"/>
          <w:sz w:val="24"/>
          <w:szCs w:val="24"/>
        </w:rPr>
        <w:t>kelas VII dan VII</w:t>
      </w:r>
      <w:r w:rsidRPr="00770BF8">
        <w:rPr>
          <w:rFonts w:ascii="Times New Roman" w:hAnsi="Times New Roman"/>
          <w:sz w:val="24"/>
          <w:szCs w:val="24"/>
        </w:rPr>
        <w:t>I</w:t>
      </w:r>
      <w:r w:rsidR="00DD6445" w:rsidRPr="00770BF8">
        <w:rPr>
          <w:rFonts w:ascii="Times New Roman" w:hAnsi="Times New Roman"/>
          <w:sz w:val="24"/>
          <w:szCs w:val="24"/>
        </w:rPr>
        <w:t xml:space="preserve"> </w:t>
      </w:r>
      <w:r w:rsidRPr="00770BF8">
        <w:rPr>
          <w:rFonts w:ascii="Times New Roman" w:hAnsi="Times New Roman"/>
          <w:sz w:val="24"/>
          <w:szCs w:val="24"/>
        </w:rPr>
        <w:t xml:space="preserve">SMP Negeri 3 Ungaran </w:t>
      </w:r>
      <w:r w:rsidR="00DD6445" w:rsidRPr="00770BF8">
        <w:rPr>
          <w:rFonts w:ascii="Times New Roman" w:hAnsi="Times New Roman"/>
          <w:sz w:val="24"/>
          <w:szCs w:val="24"/>
        </w:rPr>
        <w:t xml:space="preserve">dari hasil riset-riset sebelumnya menunjukkan gambaran kecerdasan emosi pada remaja didapatkan hasil bahwa </w:t>
      </w:r>
      <w:r w:rsidR="00DD6445" w:rsidRPr="00770BF8">
        <w:rPr>
          <w:rFonts w:ascii="Times New Roman" w:hAnsi="Times New Roman"/>
          <w:color w:val="000000"/>
          <w:sz w:val="24"/>
          <w:szCs w:val="24"/>
        </w:rPr>
        <w:t xml:space="preserve">kecanduan terhadap </w:t>
      </w:r>
      <w:r w:rsidR="00DD6445" w:rsidRPr="00770BF8">
        <w:rPr>
          <w:rFonts w:ascii="Times New Roman" w:hAnsi="Times New Roman"/>
          <w:i/>
          <w:color w:val="000000"/>
          <w:sz w:val="24"/>
          <w:szCs w:val="24"/>
        </w:rPr>
        <w:t>game online</w:t>
      </w:r>
      <w:r w:rsidR="00DD6445" w:rsidRPr="00770BF8">
        <w:rPr>
          <w:rFonts w:ascii="Times New Roman" w:hAnsi="Times New Roman"/>
          <w:color w:val="000000"/>
          <w:sz w:val="24"/>
          <w:szCs w:val="24"/>
        </w:rPr>
        <w:t xml:space="preserve"> juga </w:t>
      </w:r>
      <w:proofErr w:type="gramStart"/>
      <w:r w:rsidR="00DD6445" w:rsidRPr="00770BF8">
        <w:rPr>
          <w:rFonts w:ascii="Times New Roman" w:hAnsi="Times New Roman"/>
          <w:color w:val="000000"/>
          <w:sz w:val="24"/>
          <w:szCs w:val="24"/>
        </w:rPr>
        <w:t>akan</w:t>
      </w:r>
      <w:proofErr w:type="gramEnd"/>
      <w:r w:rsidR="00DD6445" w:rsidRPr="00770BF8">
        <w:rPr>
          <w:rFonts w:ascii="Times New Roman" w:hAnsi="Times New Roman"/>
          <w:color w:val="000000"/>
          <w:sz w:val="24"/>
          <w:szCs w:val="24"/>
        </w:rPr>
        <w:t xml:space="preserve"> mempengaruhi hidup pemain. Pemain </w:t>
      </w:r>
      <w:r w:rsidR="00DD6445" w:rsidRPr="00770BF8">
        <w:rPr>
          <w:rFonts w:ascii="Times New Roman" w:hAnsi="Times New Roman"/>
          <w:i/>
          <w:color w:val="000000"/>
          <w:sz w:val="24"/>
          <w:szCs w:val="24"/>
        </w:rPr>
        <w:t>game online</w:t>
      </w:r>
      <w:r w:rsidR="00DD6445" w:rsidRPr="00770BF8">
        <w:rPr>
          <w:rFonts w:ascii="Times New Roman" w:hAnsi="Times New Roman"/>
          <w:color w:val="000000"/>
          <w:sz w:val="24"/>
          <w:szCs w:val="24"/>
        </w:rPr>
        <w:t xml:space="preserve"> yang mengalami kecanduan </w:t>
      </w:r>
      <w:proofErr w:type="gramStart"/>
      <w:r w:rsidR="00DD6445" w:rsidRPr="00770BF8">
        <w:rPr>
          <w:rFonts w:ascii="Times New Roman" w:hAnsi="Times New Roman"/>
          <w:color w:val="000000"/>
          <w:sz w:val="24"/>
          <w:szCs w:val="24"/>
        </w:rPr>
        <w:t>akan</w:t>
      </w:r>
      <w:proofErr w:type="gramEnd"/>
      <w:r w:rsidR="00DD6445" w:rsidRPr="00770BF8">
        <w:rPr>
          <w:rFonts w:ascii="Times New Roman" w:hAnsi="Times New Roman"/>
          <w:color w:val="000000"/>
          <w:sz w:val="24"/>
          <w:szCs w:val="24"/>
        </w:rPr>
        <w:t xml:space="preserve"> merasa hidupnya membosankan jika mereka tidak memainkan game online. Saat asyik bermain </w:t>
      </w:r>
      <w:r w:rsidR="00DD6445" w:rsidRPr="00770BF8">
        <w:rPr>
          <w:rFonts w:ascii="Times New Roman" w:hAnsi="Times New Roman"/>
          <w:i/>
          <w:color w:val="000000"/>
          <w:sz w:val="24"/>
          <w:szCs w:val="24"/>
        </w:rPr>
        <w:t>game online</w:t>
      </w:r>
      <w:r w:rsidR="00DD6445" w:rsidRPr="00770BF8">
        <w:rPr>
          <w:rFonts w:ascii="Times New Roman" w:hAnsi="Times New Roman"/>
          <w:color w:val="000000"/>
          <w:sz w:val="24"/>
          <w:szCs w:val="24"/>
        </w:rPr>
        <w:t xml:space="preserve"> seringkali tanpa sadar emosinya terbawa dengan permainan yang ia mainkan yang membuat siswa tersebut cenderung mudah tersinggung, marah dan secara tiba-tiba menjadi bahagia, hal ini yang membuat emosional siswa menjadi tidak terkontrol </w:t>
      </w:r>
      <w:r w:rsidR="00DD6445" w:rsidRPr="00770BF8">
        <w:rPr>
          <w:rFonts w:ascii="Times New Roman" w:hAnsi="Times New Roman"/>
          <w:color w:val="000000"/>
          <w:sz w:val="24"/>
          <w:szCs w:val="24"/>
        </w:rPr>
        <w:fldChar w:fldCharType="begin" w:fldLock="1"/>
      </w:r>
      <w:r w:rsidR="00DD6445" w:rsidRPr="00770BF8">
        <w:rPr>
          <w:rFonts w:ascii="Times New Roman" w:hAnsi="Times New Roman"/>
          <w:color w:val="000000"/>
          <w:sz w:val="24"/>
          <w:szCs w:val="24"/>
        </w:rPr>
        <w:instrText>ADDIN CSL_CITATION {"citationItems":[{"id":"ITEM-1","itemData":{"DOI":"2477-2674","author":[{"dropping-particle":"","family":"Misnawati","given":"","non-dropping-particle":"","parse-names":false,"suffix":""}],"container-title":"Jurnal Psikoborneo","id":"ITEM-1","issue":"2","issued":{"date-parts":[["2014"]]},"page":"312-329","title":"Hubungan Antara Kecerdasan Emosi Dengan Kecanduan Game Online Pada Siswa-Siswi Di SMP YPS (Yayasan Pendidikan Samarinda)","type":"article-journal","volume":"4"},"uris":["http://www.mendeley.com/documents/?uuid=e6b5fe63-bc80-4e49-91fc-0a876a53381e"]}],"mendeley":{"formattedCitation":"(Misnawati, 2014)","plainTextFormattedCitation":"(Misnawati, 2014)","previouslyFormattedCitation":"(Misnawati, 2014)"},"properties":{"noteIndex":0},"schema":"https://github.com/citation-style-language/schema/raw/master/csl-citation.json"}</w:instrText>
      </w:r>
      <w:r w:rsidR="00DD6445" w:rsidRPr="00770BF8">
        <w:rPr>
          <w:rFonts w:ascii="Times New Roman" w:hAnsi="Times New Roman"/>
          <w:color w:val="000000"/>
          <w:sz w:val="24"/>
          <w:szCs w:val="24"/>
        </w:rPr>
        <w:fldChar w:fldCharType="separate"/>
      </w:r>
      <w:r w:rsidR="00DD6445" w:rsidRPr="00770BF8">
        <w:rPr>
          <w:rFonts w:ascii="Times New Roman" w:hAnsi="Times New Roman"/>
          <w:noProof/>
          <w:color w:val="000000"/>
          <w:sz w:val="24"/>
          <w:szCs w:val="24"/>
        </w:rPr>
        <w:t>(Misnawati, 2014)</w:t>
      </w:r>
      <w:r w:rsidR="00DD6445" w:rsidRPr="00770BF8">
        <w:rPr>
          <w:rFonts w:ascii="Times New Roman" w:hAnsi="Times New Roman"/>
          <w:color w:val="000000"/>
          <w:sz w:val="24"/>
          <w:szCs w:val="24"/>
        </w:rPr>
        <w:fldChar w:fldCharType="end"/>
      </w:r>
      <w:r w:rsidR="00DD6445" w:rsidRPr="00770BF8">
        <w:rPr>
          <w:rFonts w:ascii="Times New Roman" w:hAnsi="Times New Roman"/>
          <w:color w:val="000000"/>
          <w:sz w:val="24"/>
          <w:szCs w:val="24"/>
        </w:rPr>
        <w:t>.</w:t>
      </w:r>
    </w:p>
    <w:p w:rsidR="00DD6445" w:rsidRPr="00770BF8" w:rsidRDefault="00DD6445" w:rsidP="00770BF8">
      <w:pPr>
        <w:spacing w:after="0" w:line="240" w:lineRule="auto"/>
        <w:ind w:firstLine="720"/>
        <w:jc w:val="both"/>
        <w:rPr>
          <w:rFonts w:ascii="Times New Roman" w:hAnsi="Times New Roman"/>
          <w:i/>
          <w:sz w:val="24"/>
          <w:szCs w:val="24"/>
        </w:rPr>
      </w:pPr>
      <w:r w:rsidRPr="00770BF8">
        <w:rPr>
          <w:rFonts w:ascii="Times New Roman" w:hAnsi="Times New Roman"/>
          <w:sz w:val="24"/>
          <w:szCs w:val="24"/>
        </w:rPr>
        <w:t xml:space="preserve">Berdasarkan tujuan ketiga, dari hasil riset-riset sebelumnya didapatkan kecanduan </w:t>
      </w:r>
      <w:r w:rsidRPr="00770BF8">
        <w:rPr>
          <w:rFonts w:ascii="Times New Roman" w:hAnsi="Times New Roman"/>
          <w:i/>
          <w:sz w:val="24"/>
          <w:szCs w:val="24"/>
        </w:rPr>
        <w:t xml:space="preserve">game online </w:t>
      </w:r>
      <w:r w:rsidRPr="00770BF8">
        <w:rPr>
          <w:rFonts w:ascii="Times New Roman" w:hAnsi="Times New Roman"/>
          <w:sz w:val="24"/>
          <w:szCs w:val="24"/>
        </w:rPr>
        <w:t xml:space="preserve">memiliki pengaruh dengan kecerdasan emosi remaja dimana </w:t>
      </w:r>
      <w:r w:rsidRPr="00770BF8">
        <w:rPr>
          <w:rFonts w:ascii="Times New Roman" w:eastAsia="Times New Roman" w:hAnsi="Times New Roman"/>
          <w:sz w:val="24"/>
          <w:szCs w:val="24"/>
          <w:lang w:val="id-ID"/>
        </w:rPr>
        <w:t xml:space="preserve">bermain </w:t>
      </w:r>
      <w:r w:rsidRPr="00770BF8">
        <w:rPr>
          <w:rFonts w:ascii="Times New Roman" w:eastAsia="Times New Roman" w:hAnsi="Times New Roman"/>
          <w:i/>
          <w:sz w:val="24"/>
          <w:szCs w:val="24"/>
          <w:lang w:val="id-ID"/>
        </w:rPr>
        <w:t>game online</w:t>
      </w:r>
      <w:r w:rsidRPr="00770BF8">
        <w:rPr>
          <w:rFonts w:ascii="Times New Roman" w:eastAsia="Times New Roman" w:hAnsi="Times New Roman"/>
          <w:sz w:val="24"/>
          <w:szCs w:val="24"/>
          <w:lang w:val="id-ID"/>
        </w:rPr>
        <w:t xml:space="preserve"> memberikan kesempatan kepada remaja untuk merasakan pencapaian dari memenangkan permainan, hingga</w:t>
      </w:r>
      <w:r w:rsidRPr="00770BF8">
        <w:rPr>
          <w:rFonts w:ascii="Times New Roman" w:eastAsia="Times New Roman" w:hAnsi="Times New Roman"/>
          <w:sz w:val="24"/>
          <w:szCs w:val="24"/>
        </w:rPr>
        <w:t xml:space="preserve"> </w:t>
      </w:r>
      <w:r w:rsidRPr="00770BF8">
        <w:rPr>
          <w:rFonts w:ascii="Times New Roman" w:eastAsia="Times New Roman" w:hAnsi="Times New Roman"/>
          <w:sz w:val="24"/>
          <w:szCs w:val="24"/>
          <w:lang w:val="id-ID"/>
        </w:rPr>
        <w:t>berteman dan berinteraksi dengan mereka dalam realitas virtual, untuk</w:t>
      </w:r>
      <w:r w:rsidRPr="00770BF8">
        <w:rPr>
          <w:rFonts w:ascii="Times New Roman" w:eastAsia="Times New Roman" w:hAnsi="Times New Roman"/>
          <w:sz w:val="24"/>
          <w:szCs w:val="24"/>
        </w:rPr>
        <w:t xml:space="preserve"> </w:t>
      </w:r>
      <w:r w:rsidRPr="00770BF8">
        <w:rPr>
          <w:rFonts w:ascii="Times New Roman" w:eastAsia="Times New Roman" w:hAnsi="Times New Roman"/>
          <w:sz w:val="24"/>
          <w:szCs w:val="24"/>
          <w:lang w:val="id-ID"/>
        </w:rPr>
        <w:t>mengalami rasa memiliki, dan untuk mendapatkan kelegaan dari</w:t>
      </w:r>
      <w:r w:rsidRPr="00770BF8">
        <w:rPr>
          <w:rFonts w:ascii="Times New Roman" w:eastAsia="Times New Roman" w:hAnsi="Times New Roman"/>
          <w:sz w:val="24"/>
          <w:szCs w:val="24"/>
        </w:rPr>
        <w:t xml:space="preserve"> </w:t>
      </w:r>
      <w:r w:rsidRPr="00770BF8">
        <w:rPr>
          <w:rFonts w:ascii="Times New Roman" w:eastAsia="Times New Roman" w:hAnsi="Times New Roman"/>
          <w:sz w:val="24"/>
          <w:szCs w:val="24"/>
          <w:lang w:val="id-ID"/>
        </w:rPr>
        <w:t xml:space="preserve">stres. Namun, penggunaan </w:t>
      </w:r>
      <w:r w:rsidRPr="00770BF8">
        <w:rPr>
          <w:rFonts w:ascii="Times New Roman" w:eastAsia="Times New Roman" w:hAnsi="Times New Roman"/>
          <w:i/>
          <w:sz w:val="24"/>
          <w:szCs w:val="24"/>
          <w:lang w:val="id-ID"/>
        </w:rPr>
        <w:t>game</w:t>
      </w:r>
      <w:r w:rsidRPr="00770BF8">
        <w:rPr>
          <w:rFonts w:ascii="Times New Roman" w:eastAsia="Times New Roman" w:hAnsi="Times New Roman"/>
          <w:sz w:val="24"/>
          <w:szCs w:val="24"/>
          <w:lang w:val="id-ID"/>
        </w:rPr>
        <w:t xml:space="preserve"> yang berlebihan telah ditemukan</w:t>
      </w:r>
      <w:r w:rsidRPr="00770BF8">
        <w:rPr>
          <w:rFonts w:ascii="Times New Roman" w:eastAsia="Times New Roman" w:hAnsi="Times New Roman"/>
          <w:sz w:val="24"/>
          <w:szCs w:val="24"/>
        </w:rPr>
        <w:t xml:space="preserve"> </w:t>
      </w:r>
      <w:r w:rsidRPr="00770BF8">
        <w:rPr>
          <w:rFonts w:ascii="Times New Roman" w:eastAsia="Times New Roman" w:hAnsi="Times New Roman"/>
          <w:sz w:val="24"/>
          <w:szCs w:val="24"/>
          <w:lang w:val="id-ID"/>
        </w:rPr>
        <w:t xml:space="preserve">mengganggu pertumbuhan dan perkembangan remaja yang sehat, sehingga mengarah pada ketidakmampuan perilaku dan sosial. </w:t>
      </w:r>
      <w:r w:rsidRPr="00770BF8">
        <w:rPr>
          <w:rFonts w:ascii="Times New Roman" w:eastAsia="Times New Roman" w:hAnsi="Times New Roman"/>
          <w:sz w:val="24"/>
          <w:szCs w:val="24"/>
          <w:lang w:val="id-ID"/>
        </w:rPr>
        <w:lastRenderedPageBreak/>
        <w:t>Masalah emosional termasuk depresi, kesepian,</w:t>
      </w:r>
      <w:r w:rsidRPr="00770BF8">
        <w:rPr>
          <w:rFonts w:ascii="Times New Roman" w:eastAsia="Times New Roman" w:hAnsi="Times New Roman"/>
          <w:sz w:val="24"/>
          <w:szCs w:val="24"/>
        </w:rPr>
        <w:t xml:space="preserve"> </w:t>
      </w:r>
      <w:r w:rsidRPr="00770BF8">
        <w:rPr>
          <w:rFonts w:ascii="Times New Roman" w:eastAsia="Times New Roman" w:hAnsi="Times New Roman"/>
          <w:sz w:val="24"/>
          <w:szCs w:val="24"/>
          <w:lang w:val="id-ID"/>
        </w:rPr>
        <w:t>kecemasan, dan agresi juga telah diidentifikasi sebagai hasil penggunaan game online yang berlebihan pada remaja. Emosi memberikan kontribusi signifikan pada pemikiran dan perilaku rasional kita.</w:t>
      </w:r>
      <w:r w:rsidRPr="00770BF8">
        <w:rPr>
          <w:rFonts w:ascii="Times New Roman" w:eastAsia="Times New Roman" w:hAnsi="Times New Roman"/>
          <w:sz w:val="24"/>
          <w:szCs w:val="24"/>
        </w:rPr>
        <w:t xml:space="preserve"> </w:t>
      </w:r>
      <w:r w:rsidRPr="00770BF8">
        <w:rPr>
          <w:rFonts w:ascii="Times New Roman" w:hAnsi="Times New Roman"/>
          <w:sz w:val="24"/>
          <w:szCs w:val="24"/>
        </w:rPr>
        <w:t xml:space="preserve">Dari hasil tersebut peneliti menemukan bahwa semakin tinggi kecanduan atau intensitas bermain permainan </w:t>
      </w:r>
      <w:r w:rsidRPr="00770BF8">
        <w:rPr>
          <w:rFonts w:ascii="Times New Roman" w:hAnsi="Times New Roman"/>
          <w:i/>
          <w:sz w:val="24"/>
          <w:szCs w:val="24"/>
        </w:rPr>
        <w:t>online</w:t>
      </w:r>
      <w:r w:rsidRPr="00770BF8">
        <w:rPr>
          <w:rFonts w:ascii="Times New Roman" w:hAnsi="Times New Roman"/>
          <w:sz w:val="24"/>
          <w:szCs w:val="24"/>
        </w:rPr>
        <w:t xml:space="preserve"> seorang remaja maka tingkat kecerdasan emosional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semakin rendah.</w:t>
      </w:r>
    </w:p>
    <w:p w:rsidR="001E12C2" w:rsidRPr="00770BF8" w:rsidRDefault="001E12C2" w:rsidP="00770BF8">
      <w:pPr>
        <w:spacing w:after="0" w:line="240" w:lineRule="auto"/>
        <w:ind w:firstLine="720"/>
        <w:jc w:val="both"/>
        <w:rPr>
          <w:rFonts w:ascii="Times New Roman" w:hAnsi="Times New Roman"/>
          <w:i/>
          <w:sz w:val="24"/>
          <w:szCs w:val="24"/>
        </w:rPr>
      </w:pPr>
    </w:p>
    <w:p w:rsidR="00A555E4" w:rsidRPr="00770BF8" w:rsidRDefault="00DD6445" w:rsidP="00770BF8">
      <w:pPr>
        <w:spacing w:after="0" w:line="240" w:lineRule="auto"/>
        <w:jc w:val="both"/>
        <w:rPr>
          <w:rFonts w:ascii="Times New Roman" w:hAnsi="Times New Roman"/>
          <w:b/>
          <w:color w:val="000000"/>
          <w:sz w:val="24"/>
          <w:szCs w:val="24"/>
        </w:rPr>
      </w:pPr>
      <w:r w:rsidRPr="00770BF8">
        <w:rPr>
          <w:rFonts w:ascii="Times New Roman" w:hAnsi="Times New Roman"/>
          <w:b/>
          <w:color w:val="000000"/>
          <w:sz w:val="24"/>
          <w:szCs w:val="24"/>
        </w:rPr>
        <w:t>PEMBAHASAN</w:t>
      </w:r>
    </w:p>
    <w:p w:rsidR="004B5613" w:rsidRPr="00770BF8" w:rsidRDefault="004B5613" w:rsidP="00A6445F">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Tujuan pertama pada proposal peneliti yaitu mendapatkan gambaran kecanduan game online pada remaja siswa-siswi SMP Negeri 3 Ungaran dimana dapat tergambarkan dengan didapatkan adanya relevansi hasil pada artikel ketiga, keempat dan kelima. </w:t>
      </w:r>
    </w:p>
    <w:p w:rsidR="004B5613" w:rsidRPr="00770BF8" w:rsidRDefault="004B5613" w:rsidP="00A6445F">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ketiga, penelitian yang dilakuk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2477-2674","abstract":"This study aims to determine whether there is a correlation between the intensity playing game online and emotional intelligence in adolescent mobile legend game players in the city of Samarinda. The sampling was determined by purposive sampling. The number of samples used as research was 100 adolescents. Data collection methods used were the emotional intelligence scale and intensity playing game online scale. Data analysis techniques use by Pearson R correlation test. The results of this study indicate there is a negative and significant between the intensity playing game online and emotional intelligence, with a value of r = -0.506 and a Sig value = 0.014 (P &lt; 0.05). That is, the higher the intensity of playing a teenager's online game, the lower the level of emotional intelligence. Conversely, if the lower intensity of playing online games for a teenager, emotional intelligence will be higher. Keywords","author":[{"dropping-particle":"","family":"Apriliyani","given":"Anggita","non-dropping-particle":"","parse-names":false,"suffix":""}],"container-title":"jurnal psikologi","id":"ITEM-1","issue":"1","issued":{"date-parts":[["2020"]]},"page":"67-82","title":"HUBUNGAN INTENSITAS BERMAIN PERMAINAN ONLINE DENGAN KECERDASAN EMOSIONAL ( Pada Remaja Pemain Mobile Legend di Kota Samarinda )","type":"article-journal","volume":"8"},"uris":["http://www.mendeley.com/documents/?uuid=fd2bab84-a9ff-4b61-a5ea-0a6f1a2f8e64"]}],"mendeley":{"formattedCitation":"(Apriliyani, 2020)","plainTextFormattedCitation":"(Apriliyani, 2020)","previouslyFormattedCitation":"(Apriliyani, 2020)"},"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priliyani, 2020)</w:t>
      </w:r>
      <w:r w:rsidRPr="00770BF8">
        <w:rPr>
          <w:rFonts w:ascii="Times New Roman" w:hAnsi="Times New Roman"/>
          <w:sz w:val="24"/>
          <w:szCs w:val="24"/>
        </w:rPr>
        <w:fldChar w:fldCharType="end"/>
      </w:r>
      <w:r w:rsidRPr="00770BF8">
        <w:rPr>
          <w:rFonts w:ascii="Times New Roman" w:hAnsi="Times New Roman"/>
          <w:sz w:val="24"/>
          <w:szCs w:val="24"/>
        </w:rPr>
        <w:t xml:space="preserve"> didapatkan intensitas bermain permainan online yang dimiliki remaja pemain Mobile Legend di Kota Samarinda dikategorikan tinggi, dengan nilai mean empirik 94.67 dan mean hipotetik 72.5, hal ini mengindikasikan bahwa remaja mendapatkan intensitas bermain permainan online pada tingkat yang sangat tinggi, adapun sebaran frekuensinya menyatakan bahwa remaja pemain Mobile Legend di Kota Samarinda memiliki rentang nilai skala intensitas bermain permainan online yang berada pada kategori sangat tinggi dengan rentang nilai &gt; 95 dan frekuensi sebanyak 53 remaja atau sekitar 53 persen. </w:t>
      </w:r>
      <w:proofErr w:type="gramStart"/>
      <w:r w:rsidRPr="00770BF8">
        <w:rPr>
          <w:rFonts w:ascii="Times New Roman" w:hAnsi="Times New Roman"/>
          <w:sz w:val="24"/>
          <w:szCs w:val="24"/>
        </w:rPr>
        <w:t>Hal ini menunjukkan remaja pemain Mobile Legend di Kota Samarinda memiliki intensitas bermain permainan online yang tinggi.</w:t>
      </w:r>
      <w:proofErr w:type="gramEnd"/>
    </w:p>
    <w:p w:rsidR="004B5613" w:rsidRPr="00770BF8" w:rsidRDefault="004B5613" w:rsidP="00A6445F">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ab/>
        <w:t xml:space="preserve">Pada artikel keempat,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Online game is an internet-based game connected by the internet so it can be played by many players and can affect the players' emotional regulation as it forgets the real world activity as it is only focused on playing games. The main focus of this research was to investigate whether there was a significant relationship between online gaming addiction and emotion regulation of adolescence. This research use descriptive correlational design with cross sectional approach. This study was conducted on 267 samples selected based on inclusion criteria with proportionate stratified random sampling technique. The instrument of this study was a questionnaire which had been modified and examined by validity and reliability tests. The result showed that the majority of respondents are young middle age (15-17 years of age) of 250 respondents (93,6%), most of them were males 235 respondents (88,0%), the mean of respondents who were playing games in 7-9 hours per day was 96 respondents (59,3%). Respondents who were addicted by online games were 107 respondents (40,1%). Respondents who had low emotion regulation were 121 respondents (54,7%). Bivariate analysis with Chi-square test showed p value 0,000 &lt; 0,05. It mean’s that is a relationship between online game addiction and emotion regulation of adolescence. The result findings recommended the adolescence to manage their time and to control them selves in playing online game so that no impact on emotional regulation.","author":[{"dropping-particle":"","family":"Nurazmi","given":"Anita","non-dropping-particle":"","parse-names":false,"suffix":""},{"dropping-particle":"","family":"Elita","given":"Veny","non-dropping-particle":"","parse-names":false,"suffix":""},{"dropping-particle":"","family":"Dewi","given":"Wan Nishfa","non-dropping-particle":"","parse-names":false,"suffix":""}],"container-title":"jurnal keperawatan","id":"ITEM-1","issue":"2","issued":{"date-parts":[["2017"]]},"page":"555-562","title":"HUBUNGAN KECANDUAN BERMAIN GAME ONLINE TERHADAP REGULASI EMOSI PADA REMAJA","type":"article-journal","volume":"5"},"uris":["http://www.mendeley.com/documents/?uuid=7d204d01-6ced-487e-a9dc-c9282240d5eb"]}],"mendeley":{"formattedCitation":"(Nurazmi et al., 2017)","plainTextFormattedCitation":"(Nurazmi et al., 2017)","previouslyFormattedCitation":"(Nurazmi et al.,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Nurazmi et al., 2017)</w:t>
      </w:r>
      <w:r w:rsidRPr="00770BF8">
        <w:rPr>
          <w:rFonts w:ascii="Times New Roman" w:hAnsi="Times New Roman"/>
          <w:sz w:val="24"/>
          <w:szCs w:val="24"/>
        </w:rPr>
        <w:fldChar w:fldCharType="end"/>
      </w:r>
      <w:r w:rsidRPr="00770BF8">
        <w:rPr>
          <w:rFonts w:ascii="Times New Roman" w:hAnsi="Times New Roman"/>
          <w:sz w:val="24"/>
          <w:szCs w:val="24"/>
        </w:rPr>
        <w:t xml:space="preserve"> didapatkan kesimpulan bahwa sebagian besar responden berjenis kelamin laki-laki yaitu berjumlah 235 orang responden (88,0%). Umur responden paling </w:t>
      </w:r>
      <w:r w:rsidRPr="00770BF8">
        <w:rPr>
          <w:rFonts w:ascii="Times New Roman" w:hAnsi="Times New Roman"/>
          <w:sz w:val="24"/>
          <w:szCs w:val="24"/>
        </w:rPr>
        <w:lastRenderedPageBreak/>
        <w:t>banyak yaitu remaja tengah (15-17 tahun) dengan jumlah 250 orang responden (93</w:t>
      </w:r>
      <w:proofErr w:type="gramStart"/>
      <w:r w:rsidRPr="00770BF8">
        <w:rPr>
          <w:rFonts w:ascii="Times New Roman" w:hAnsi="Times New Roman"/>
          <w:sz w:val="24"/>
          <w:szCs w:val="24"/>
        </w:rPr>
        <w:t>,6</w:t>
      </w:r>
      <w:proofErr w:type="gramEnd"/>
      <w:r w:rsidRPr="00770BF8">
        <w:rPr>
          <w:rFonts w:ascii="Times New Roman" w:hAnsi="Times New Roman"/>
          <w:sz w:val="24"/>
          <w:szCs w:val="24"/>
        </w:rPr>
        <w:t>%). Durasi bermain game online terbanyak pada rentang waktu 7-9 jam/hari berjumlah 96 orang responden (36</w:t>
      </w:r>
      <w:proofErr w:type="gramStart"/>
      <w:r w:rsidRPr="00770BF8">
        <w:rPr>
          <w:rFonts w:ascii="Times New Roman" w:hAnsi="Times New Roman"/>
          <w:sz w:val="24"/>
          <w:szCs w:val="24"/>
        </w:rPr>
        <w:t>,0</w:t>
      </w:r>
      <w:proofErr w:type="gramEnd"/>
      <w:r w:rsidRPr="00770BF8">
        <w:rPr>
          <w:rFonts w:ascii="Times New Roman" w:hAnsi="Times New Roman"/>
          <w:sz w:val="24"/>
          <w:szCs w:val="24"/>
        </w:rPr>
        <w:t>%). Gambaran kecanduan game online didapatkan hasil remaja yang positif kecanduan berjumlah 107 orang responden (40,1%) sedangkan remaja yang negatif kecanduan game online berjumlah 160 orang responden (59,9%).</w:t>
      </w:r>
    </w:p>
    <w:p w:rsidR="004B5613" w:rsidRPr="00770BF8" w:rsidRDefault="004B5613" w:rsidP="00A6445F">
      <w:pPr>
        <w:tabs>
          <w:tab w:val="left" w:pos="1418"/>
        </w:tabs>
        <w:spacing w:after="0" w:line="240" w:lineRule="auto"/>
        <w:ind w:firstLine="567"/>
        <w:jc w:val="both"/>
        <w:rPr>
          <w:rFonts w:ascii="Times New Roman" w:hAnsi="Times New Roman"/>
          <w:sz w:val="24"/>
          <w:szCs w:val="24"/>
          <w:lang w:val="id-ID"/>
        </w:rPr>
      </w:pPr>
      <w:r w:rsidRPr="00770BF8">
        <w:rPr>
          <w:rFonts w:ascii="Times New Roman" w:hAnsi="Times New Roman"/>
          <w:sz w:val="24"/>
          <w:szCs w:val="24"/>
        </w:rPr>
        <w:t xml:space="preserve">Pada artikel kelima,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The purpose of this study was to explore the relations between emotional competence and online game use in adolescents. This study is a cross-sectional descriptive survey using a convenience sample. The participants were 2199 adolescents in South Korea. Online game use and emotional competence including positive emotion, emotional expression, and emotional intelligence were measured. The study results indicated that emotional competence was negatively correlated with excessive online game use. All variables of emotional competence were significantly lower in high-risk users compared with general users. In addition, female adolescents were rated significantly higher in emotional competence among general users, but there were no significant gender differences among high-risk users. The results of our study imply that high-risk game users have lower levels of emotional intelligence than general users do. The results of this study suggest that emotion is an important factor to which practitioners in psychomedical fields and nursing should pay attention. Therefore, nurses in schools and communities should regularly screen the emotions of adolescents who habitually play online games and develop a program to enhance emotional competence associated with online games. Copyright © 2012 Lippincott Williams &amp; Wilkins.","author":[{"dropping-particle":"","family":"Seo","given":"Mia","non-dropping-particle":"","parse-names":false,"suffix":""},{"dropping-particle":"","family":"Kang","given":"Hee Sun","non-dropping-particle":"","parse-names":false,"suffix":""},{"dropping-particle":"","family":"Chae","given":"Sun Mi","non-dropping-particle":"","parse-names":false,"suffix":""}],"container-title":"CIN - Computers Informatics Nursing","id":"ITEM-1","issue":"12","issued":{"date-parts":[["2012"]]},"page":"640-646","title":"Emotional competence and online game use in adolescents","type":"article-journal","volume":"30"},"uris":["http://www.mendeley.com/documents/?uuid=5b2f4335-9279-48ab-96a2-7bce7ed5e239"]}],"mendeley":{"formattedCitation":"(Seo et al., 2012)","plainTextFormattedCitation":"(Seo et al., 2012)","previouslyFormattedCitation":"(Seo et al., 2012)"},"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eo et al., 2012)</w:t>
      </w:r>
      <w:r w:rsidRPr="00770BF8">
        <w:rPr>
          <w:rFonts w:ascii="Times New Roman" w:hAnsi="Times New Roman"/>
          <w:sz w:val="24"/>
          <w:szCs w:val="24"/>
        </w:rPr>
        <w:fldChar w:fldCharType="end"/>
      </w:r>
      <w:r w:rsidRPr="00770BF8">
        <w:rPr>
          <w:rFonts w:ascii="Times New Roman" w:hAnsi="Times New Roman"/>
          <w:sz w:val="24"/>
          <w:szCs w:val="24"/>
        </w:rPr>
        <w:t xml:space="preserve"> d</w:t>
      </w:r>
      <w:r w:rsidRPr="00770BF8">
        <w:rPr>
          <w:rStyle w:val="tlid-translation"/>
          <w:rFonts w:ascii="Times New Roman" w:hAnsi="Times New Roman"/>
          <w:sz w:val="24"/>
          <w:szCs w:val="24"/>
        </w:rPr>
        <w:t xml:space="preserve">idapatkan hasil </w:t>
      </w:r>
      <w:r w:rsidRPr="00770BF8">
        <w:rPr>
          <w:rFonts w:ascii="Times New Roman" w:hAnsi="Times New Roman"/>
          <w:sz w:val="24"/>
          <w:szCs w:val="24"/>
        </w:rPr>
        <w:t xml:space="preserve">terdapat </w:t>
      </w:r>
      <w:r w:rsidRPr="00770BF8">
        <w:rPr>
          <w:rFonts w:ascii="Times New Roman" w:hAnsi="Times New Roman"/>
          <w:sz w:val="24"/>
          <w:szCs w:val="24"/>
          <w:lang w:val="id-ID"/>
        </w:rPr>
        <w:t xml:space="preserve">1293 siswa laki-laki (58,8%) dan 906 siswa perempuan (41,2%). Usia rata-rata peserta adalah 13,37 tahun, dimana </w:t>
      </w:r>
      <w:r w:rsidRPr="00770BF8">
        <w:rPr>
          <w:rFonts w:ascii="Times New Roman" w:hAnsi="Times New Roman"/>
          <w:sz w:val="24"/>
          <w:szCs w:val="24"/>
        </w:rPr>
        <w:t xml:space="preserve">1253 peserta (57.0%) berusia 9-13 tahun, sedangkan 946 peserta (43.0%) berusia 14-19 tahun. </w:t>
      </w:r>
      <w:r w:rsidRPr="00770BF8">
        <w:rPr>
          <w:rFonts w:ascii="Times New Roman" w:hAnsi="Times New Roman"/>
          <w:sz w:val="24"/>
          <w:szCs w:val="24"/>
          <w:lang w:val="id-ID"/>
        </w:rPr>
        <w:t xml:space="preserve">Lebih dari separuh peserta (59,8%) sudah mulai bermai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setelah usia 10, dan usia rata-rata saat bermai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pertama adalah 9,11 tahun. Peserta yang bermain </w:t>
      </w:r>
      <w:r w:rsidRPr="00770BF8">
        <w:rPr>
          <w:rFonts w:ascii="Times New Roman" w:hAnsi="Times New Roman"/>
          <w:i/>
          <w:sz w:val="24"/>
          <w:szCs w:val="24"/>
          <w:lang w:val="id-ID"/>
        </w:rPr>
        <w:t xml:space="preserve">game online </w:t>
      </w:r>
      <w:r w:rsidRPr="00770BF8">
        <w:rPr>
          <w:rFonts w:ascii="Times New Roman" w:hAnsi="Times New Roman"/>
          <w:sz w:val="24"/>
          <w:szCs w:val="24"/>
          <w:lang w:val="id-ID"/>
        </w:rPr>
        <w:t xml:space="preserve">lebih dari 3 hari per minggu berjumlah 65,9%, dan rata-rata hari bermai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dilaporkan 3,24 hari per minggu. Selama hari kerja, 73,2% peserta merespons bahwa mereka memainka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selama lebih dari 4 jam setiap hari, dan rata-rata jam bermai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adalah 2,73 jam sehari. Selama akhir pekan, 76,6% peserta melaporkan bermai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lebih dari 4 jam per hari, dan waktu putar rata-rata adalah 3,03 jam setiap hari.</w:t>
      </w:r>
    </w:p>
    <w:p w:rsidR="004B5613" w:rsidRPr="00770BF8" w:rsidRDefault="004B5613" w:rsidP="00A6445F">
      <w:pPr>
        <w:tabs>
          <w:tab w:val="left" w:pos="1418"/>
        </w:tabs>
        <w:spacing w:after="0" w:line="240" w:lineRule="auto"/>
        <w:ind w:firstLine="567"/>
        <w:jc w:val="both"/>
        <w:rPr>
          <w:rFonts w:ascii="Times New Roman" w:hAnsi="Times New Roman"/>
          <w:sz w:val="24"/>
          <w:szCs w:val="24"/>
        </w:rPr>
      </w:pPr>
      <w:proofErr w:type="gramStart"/>
      <w:r w:rsidRPr="00770BF8">
        <w:rPr>
          <w:rFonts w:ascii="Times New Roman" w:hAnsi="Times New Roman"/>
          <w:sz w:val="24"/>
          <w:szCs w:val="24"/>
        </w:rPr>
        <w:t>Tujuan kedua pada proposal peneliti yaitu mendapatkan gambaran kecerdasan emosi pada remaja siswa-siswi SMP Negeri 3 Ungaran dimana dapat tergambarkan dengan didapatkan adanya relevansi hasil pada artikel ketiga, keempat dan kelima.</w:t>
      </w:r>
      <w:proofErr w:type="gramEnd"/>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ketiga, penelitian yang dilakuk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2477-2674","abstract":"This study aims to determine whether there is a correlation between the intensity playing game online and emotional intelligence in adolescent mobile legend game players in the city of Samarinda. The sampling was determined by purposive sampling. The number of samples used as research was 100 adolescents. Data collection methods used were the emotional intelligence scale and intensity playing game online scale. Data analysis techniques use by Pearson R correlation test. The results of this study indicate there is a negative and significant between the intensity playing game online and emotional intelligence, with a value of r = -0.506 and a Sig value = 0.014 (P &lt; 0.05). That is, the higher the intensity of playing a teenager's online game, the lower the level of emotional intelligence. Conversely, if the lower intensity of playing online games for a teenager, emotional intelligence will be higher. Keywords","author":[{"dropping-particle":"","family":"Apriliyani","given":"Anggita","non-dropping-particle":"","parse-names":false,"suffix":""}],"container-title":"jurnal psikologi","id":"ITEM-1","issue":"1","issued":{"date-parts":[["2020"]]},"page":"67-82","title":"HUBUNGAN INTENSITAS BERMAIN PERMAINAN ONLINE DENGAN KECERDASAN EMOSIONAL ( Pada Remaja Pemain Mobile Legend di Kota Samarinda )","type":"article-journal","volume":"8"},"uris":["http://www.mendeley.com/documents/?uuid=fd2bab84-a9ff-4b61-a5ea-0a6f1a2f8e64"]}],"mendeley":{"formattedCitation":"(Apriliyani, 2020)","plainTextFormattedCitation":"(Apriliyani, 2020)","previouslyFormattedCitation":"(Apriliyani, 2020)"},"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priliyani, 2020)</w:t>
      </w:r>
      <w:r w:rsidRPr="00770BF8">
        <w:rPr>
          <w:rFonts w:ascii="Times New Roman" w:hAnsi="Times New Roman"/>
          <w:sz w:val="24"/>
          <w:szCs w:val="24"/>
        </w:rPr>
        <w:fldChar w:fldCharType="end"/>
      </w:r>
      <w:r w:rsidRPr="00770BF8">
        <w:rPr>
          <w:rFonts w:ascii="Times New Roman" w:hAnsi="Times New Roman"/>
          <w:sz w:val="24"/>
          <w:szCs w:val="24"/>
        </w:rPr>
        <w:t xml:space="preserve"> berdasarkan analisis </w:t>
      </w:r>
      <w:r w:rsidRPr="00770BF8">
        <w:rPr>
          <w:rFonts w:ascii="Times New Roman" w:hAnsi="Times New Roman"/>
          <w:i/>
          <w:sz w:val="24"/>
          <w:szCs w:val="24"/>
        </w:rPr>
        <w:t>pearson r correlation</w:t>
      </w:r>
      <w:r w:rsidRPr="00770BF8">
        <w:rPr>
          <w:rFonts w:ascii="Times New Roman" w:hAnsi="Times New Roman"/>
          <w:sz w:val="24"/>
          <w:szCs w:val="24"/>
        </w:rPr>
        <w:t xml:space="preserve"> didapatkan hasil terdapat hubungan negatif antara intensitas bermain permainan online dengan kecerdasan emosional, dengan nilai r = -</w:t>
      </w:r>
      <w:r w:rsidRPr="00770BF8">
        <w:rPr>
          <w:rFonts w:ascii="Times New Roman" w:hAnsi="Times New Roman"/>
          <w:sz w:val="24"/>
          <w:szCs w:val="24"/>
        </w:rPr>
        <w:lastRenderedPageBreak/>
        <w:t xml:space="preserve">0.506 dan nilai Sig = 0.014 (p &lt; 0.05), yang menunjukan bahwa terdapat hubungan yang sedang intensitas bermain permainan online dengan kecerdasan emosional. Hal di atas sesuai dengan hasil uji deskriptif dan kategorisasi dari penelitian ini yang menunjukan hasil pengukuran melalui skala kecerdasan emosional yang telah diisi diperoleh mean empirik sebesar 67.63 lebih tinggi dari mean hipotetik sebesar 70 dan termasuk kategori rendah. Hal ini membuktikan bahwa remaja berada pada kategori tingkat kecerdasan emosional yang rendah, Hal ini menunjukkan remaja pemain Mobile Legend di Kota Samarinda memiliki kecerdasan emosional yang sedang, sedangkan intensitas bermain permainan online yang dimiliki remaja pemain Mobile Legend di Kota Samarinda. </w:t>
      </w:r>
      <w:proofErr w:type="gramStart"/>
      <w:r w:rsidRPr="00770BF8">
        <w:rPr>
          <w:rFonts w:ascii="Times New Roman" w:hAnsi="Times New Roman"/>
          <w:sz w:val="24"/>
          <w:szCs w:val="24"/>
        </w:rPr>
        <w:t>dikategorikan</w:t>
      </w:r>
      <w:proofErr w:type="gramEnd"/>
      <w:r w:rsidRPr="00770BF8">
        <w:rPr>
          <w:rFonts w:ascii="Times New Roman" w:hAnsi="Times New Roman"/>
          <w:sz w:val="24"/>
          <w:szCs w:val="24"/>
        </w:rPr>
        <w:t xml:space="preserve"> tinggi, dengan nilai mean empirik 94.67 dan mean hipotetik 72.5. Maka dapat disimpulkan terdapat hubungan negatif dan signifikan antara intensitas bermain permainan online dengan kecerdasan emosional, semakin tinggi intensitas bermain permainan online seorang remaja maka tingkat kecerdasan emosional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semakin rendah.</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keempat,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Online game is an internet-based game connected by the internet so it can be played by many players and can affect the players' emotional regulation as it forgets the real world activity as it is only focused on playing games. The main focus of this research was to investigate whether there was a significant relationship between online gaming addiction and emotion regulation of adolescence. This research use descriptive correlational design with cross sectional approach. This study was conducted on 267 samples selected based on inclusion criteria with proportionate stratified random sampling technique. The instrument of this study was a questionnaire which had been modified and examined by validity and reliability tests. The result showed that the majority of respondents are young middle age (15-17 years of age) of 250 respondents (93,6%), most of them were males 235 respondents (88,0%), the mean of respondents who were playing games in 7-9 hours per day was 96 respondents (59,3%). Respondents who were addicted by online games were 107 respondents (40,1%). Respondents who had low emotion regulation were 121 respondents (54,7%). Bivariate analysis with Chi-square test showed p value 0,000 &lt; 0,05. It mean’s that is a relationship between online game addiction and emotion regulation of adolescence. The result findings recommended the adolescence to manage their time and to control them selves in playing online game so that no impact on emotional regulation.","author":[{"dropping-particle":"","family":"Nurazmi","given":"Anita","non-dropping-particle":"","parse-names":false,"suffix":""},{"dropping-particle":"","family":"Elita","given":"Veny","non-dropping-particle":"","parse-names":false,"suffix":""},{"dropping-particle":"","family":"Dewi","given":"Wan Nishfa","non-dropping-particle":"","parse-names":false,"suffix":""}],"container-title":"jurnal keperawatan","id":"ITEM-1","issue":"2","issued":{"date-parts":[["2017"]]},"page":"555-562","title":"HUBUNGAN KECANDUAN BERMAIN GAME ONLINE TERHADAP REGULASI EMOSI PADA REMAJA","type":"article-journal","volume":"5"},"uris":["http://www.mendeley.com/documents/?uuid=7d204d01-6ced-487e-a9dc-c9282240d5eb"]}],"mendeley":{"formattedCitation":"(Nurazmi et al., 2017)","plainTextFormattedCitation":"(Nurazmi et al., 2017)","previouslyFormattedCitation":"(Nurazmi et al.,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Nurazmi et al., 2017)</w:t>
      </w:r>
      <w:r w:rsidRPr="00770BF8">
        <w:rPr>
          <w:rFonts w:ascii="Times New Roman" w:hAnsi="Times New Roman"/>
          <w:sz w:val="24"/>
          <w:szCs w:val="24"/>
        </w:rPr>
        <w:fldChar w:fldCharType="end"/>
      </w:r>
      <w:r w:rsidRPr="00770BF8">
        <w:rPr>
          <w:rFonts w:ascii="Times New Roman" w:hAnsi="Times New Roman"/>
          <w:sz w:val="24"/>
          <w:szCs w:val="24"/>
        </w:rPr>
        <w:t xml:space="preserve"> didapatkan gambaran kecanduan game online bahwa remaja yang positif kecanduan berjumlah 107 orang responden (40,1%) sedangkan remaja yang negatif kecanduan game online berjumlah 160 orang responden (59,9%) sedangkan gambaran regulai emosi pada remaja didapatkan bahwa remaja yang memiliki regulasi emosi tinggi berjumlah 146 (54,7%) sedangkan remaja yang memiliki regulasi emosi rendah berjumlah 121 responden (45,3%).</w:t>
      </w:r>
    </w:p>
    <w:p w:rsidR="004B5613" w:rsidRPr="00770BF8" w:rsidRDefault="004B5613" w:rsidP="00D76772">
      <w:pPr>
        <w:tabs>
          <w:tab w:val="left" w:pos="1418"/>
        </w:tabs>
        <w:spacing w:after="0" w:line="240" w:lineRule="auto"/>
        <w:ind w:firstLine="567"/>
        <w:jc w:val="both"/>
        <w:rPr>
          <w:rFonts w:ascii="Times New Roman" w:hAnsi="Times New Roman"/>
          <w:b/>
          <w:sz w:val="24"/>
          <w:szCs w:val="24"/>
        </w:rPr>
      </w:pPr>
      <w:r w:rsidRPr="00770BF8">
        <w:rPr>
          <w:rFonts w:ascii="Times New Roman" w:hAnsi="Times New Roman"/>
          <w:sz w:val="24"/>
          <w:szCs w:val="24"/>
        </w:rPr>
        <w:t xml:space="preserve">Pada artikel kelima,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The purpose of this study was to explore the relations between emotional competence and online game use in adolescents. This study is a cross-sectional descriptive survey using a convenience sample. The participants were 2199 adolescents in South Korea. Online game use and emotional competence including positive emotion, emotional expression, and emotional intelligence were measured. The study results indicated that emotional competence was negatively correlated with excessive online game use. All variables of emotional competence were significantly lower in high-risk users compared with general users. In addition, female adolescents were rated significantly higher in emotional competence among general users, but there were no significant gender differences among high-risk users. The results of our study imply that high-risk game users have lower levels of emotional intelligence than general users do. The results of this study suggest that emotion is an important factor to which practitioners in psychomedical fields and nursing should pay attention. Therefore, nurses in schools and communities should regularly screen the emotions of adolescents who habitually play online games and develop a program to enhance emotional competence associated with online games. Copyright © 2012 Lippincott Williams &amp; Wilkins.","author":[{"dropping-particle":"","family":"Seo","given":"Mia","non-dropping-particle":"","parse-names":false,"suffix":""},{"dropping-particle":"","family":"Kang","given":"Hee Sun","non-dropping-particle":"","parse-names":false,"suffix":""},{"dropping-particle":"","family":"Chae","given":"Sun Mi","non-dropping-particle":"","parse-names":false,"suffix":""}],"container-title":"CIN - Computers Informatics Nursing","id":"ITEM-1","issue":"12","issued":{"date-parts":[["2012"]]},"page":"640-646","title":"Emotional competence and online game use in adolescents","type":"article-journal","volume":"30"},"uris":["http://www.mendeley.com/documents/?uuid=5b2f4335-9279-48ab-96a2-7bce7ed5e239"]}],"mendeley":{"formattedCitation":"(Seo et al., 2012)","plainTextFormattedCitation":"(Seo et al., 2012)","previouslyFormattedCitation":"(Seo et al., 2012)"},"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eo et al., 2012)</w:t>
      </w:r>
      <w:r w:rsidRPr="00770BF8">
        <w:rPr>
          <w:rFonts w:ascii="Times New Roman" w:hAnsi="Times New Roman"/>
          <w:sz w:val="24"/>
          <w:szCs w:val="24"/>
        </w:rPr>
        <w:fldChar w:fldCharType="end"/>
      </w:r>
      <w:r w:rsidRPr="00770BF8">
        <w:rPr>
          <w:rFonts w:ascii="Times New Roman" w:hAnsi="Times New Roman"/>
          <w:sz w:val="24"/>
          <w:szCs w:val="24"/>
        </w:rPr>
        <w:t xml:space="preserve"> didapatkan </w:t>
      </w:r>
      <w:r w:rsidRPr="00770BF8">
        <w:rPr>
          <w:rFonts w:ascii="Times New Roman" w:hAnsi="Times New Roman"/>
          <w:sz w:val="24"/>
          <w:szCs w:val="24"/>
          <w:lang w:val="id-ID"/>
        </w:rPr>
        <w:t xml:space="preserve">Mean dan SD dari Variabel Nilai rata-rata (SD) untuk emosi positif adalah 30.26 (10.75). Nilai rata-rata untuk ekspresi </w:t>
      </w:r>
      <w:r w:rsidRPr="00770BF8">
        <w:rPr>
          <w:rFonts w:ascii="Times New Roman" w:hAnsi="Times New Roman"/>
          <w:sz w:val="24"/>
          <w:szCs w:val="24"/>
          <w:lang w:val="id-ID"/>
        </w:rPr>
        <w:lastRenderedPageBreak/>
        <w:t xml:space="preserve">emosional dan EI masing-masing adalah 47,52 (11,12) dan 123,59 (32,56). Menurut KADO, seseorang dengan total skor 38 atau lebih diklasifikasikan sebagai pengguna berisiko tinggi. Skor rata-rata untuk penggunaa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menunjukkan 26,87 (8,84). Dalam penelitian ini, ekspresi emosional diukur dengan menilai bagaimana peserta mengekspresikan emosi mereka kepada orang lain melalui saluran verbal atau nonverbal. </w:t>
      </w:r>
    </w:p>
    <w:p w:rsidR="004B5613" w:rsidRPr="00770BF8" w:rsidRDefault="004B5613" w:rsidP="00D76772">
      <w:pPr>
        <w:tabs>
          <w:tab w:val="left" w:pos="1418"/>
        </w:tabs>
        <w:spacing w:after="0" w:line="240" w:lineRule="auto"/>
        <w:ind w:firstLine="567"/>
        <w:jc w:val="both"/>
        <w:rPr>
          <w:rFonts w:ascii="Times New Roman" w:hAnsi="Times New Roman"/>
          <w:b/>
          <w:sz w:val="24"/>
          <w:szCs w:val="24"/>
        </w:rPr>
      </w:pPr>
      <w:r w:rsidRPr="00770BF8">
        <w:rPr>
          <w:rFonts w:ascii="Times New Roman" w:eastAsia="Times New Roman" w:hAnsi="Times New Roman"/>
          <w:sz w:val="24"/>
          <w:szCs w:val="24"/>
          <w:lang w:val="id-ID"/>
        </w:rPr>
        <w:t xml:space="preserve">Bermain game online memberikan kesempatan kepada remaja untuk merasakan pencapaian dari memenangkan permainan, hingga berteman dan berinteraksi dengan mereka dalam realitas virtual, untuk mengalami rasa memiliki, dan untuk mendapatkan kelegaan dari stres. Namun, penggunaan game yang berlebihan telah ditemukan mengganggu pertumbuhan dan perkembangan remaja yang sehat, sehingga mengarah pada ketidakmampuan perilaku dan sosial. Masalah emosional termasuk depresi, kesepian, kecemasan, dan agresi juga telah diidentifikasi sebagai hasil penggunaan game online yang </w:t>
      </w:r>
      <w:r w:rsidRPr="00D76772">
        <w:rPr>
          <w:rFonts w:ascii="Times New Roman" w:hAnsi="Times New Roman"/>
          <w:sz w:val="24"/>
          <w:szCs w:val="24"/>
        </w:rPr>
        <w:t>berlebihan</w:t>
      </w:r>
      <w:r w:rsidRPr="00770BF8">
        <w:rPr>
          <w:rFonts w:ascii="Times New Roman" w:eastAsia="Times New Roman" w:hAnsi="Times New Roman"/>
          <w:sz w:val="24"/>
          <w:szCs w:val="24"/>
          <w:lang w:val="id-ID"/>
        </w:rPr>
        <w:t xml:space="preserve"> pada remaja. Emosi memberikan kontribusi signifikan pada pemikiran dan perilaku rasional kita.</w:t>
      </w:r>
    </w:p>
    <w:p w:rsidR="004B5613" w:rsidRPr="00770BF8" w:rsidRDefault="004B5613" w:rsidP="00D76772">
      <w:pPr>
        <w:tabs>
          <w:tab w:val="left" w:pos="1418"/>
        </w:tabs>
        <w:spacing w:after="0" w:line="240" w:lineRule="auto"/>
        <w:ind w:firstLine="567"/>
        <w:jc w:val="both"/>
        <w:rPr>
          <w:rFonts w:ascii="Times New Roman" w:eastAsia="Times New Roman" w:hAnsi="Times New Roman"/>
          <w:sz w:val="24"/>
          <w:szCs w:val="24"/>
          <w:lang w:val="id-ID"/>
        </w:rPr>
      </w:pPr>
      <w:r w:rsidRPr="00770BF8">
        <w:rPr>
          <w:rFonts w:ascii="Times New Roman" w:eastAsia="Times New Roman" w:hAnsi="Times New Roman"/>
          <w:sz w:val="24"/>
          <w:szCs w:val="24"/>
          <w:lang w:val="id-ID"/>
        </w:rPr>
        <w:t>K</w:t>
      </w:r>
      <w:r w:rsidRPr="00770BF8">
        <w:rPr>
          <w:rFonts w:ascii="Times New Roman" w:eastAsia="Times New Roman" w:hAnsi="Times New Roman"/>
          <w:sz w:val="24"/>
          <w:szCs w:val="24"/>
        </w:rPr>
        <w:t xml:space="preserve">emampuan </w:t>
      </w:r>
      <w:r w:rsidRPr="00770BF8">
        <w:rPr>
          <w:rFonts w:ascii="Times New Roman" w:eastAsia="Times New Roman" w:hAnsi="Times New Roman"/>
          <w:sz w:val="24"/>
          <w:szCs w:val="24"/>
          <w:lang w:val="id-ID"/>
        </w:rPr>
        <w:t xml:space="preserve">emosional </w:t>
      </w:r>
      <w:r w:rsidRPr="00D76772">
        <w:rPr>
          <w:rFonts w:ascii="Times New Roman" w:hAnsi="Times New Roman"/>
          <w:sz w:val="24"/>
          <w:szCs w:val="24"/>
        </w:rPr>
        <w:t>adalah</w:t>
      </w:r>
      <w:r w:rsidRPr="00770BF8">
        <w:rPr>
          <w:rFonts w:ascii="Times New Roman" w:eastAsia="Times New Roman" w:hAnsi="Times New Roman"/>
          <w:sz w:val="24"/>
          <w:szCs w:val="24"/>
          <w:lang w:val="id-ID"/>
        </w:rPr>
        <w:t xml:space="preserve"> kemampuan untuk menyadari dan mengekspresikan emosi seseorang berdasarkan kecerdasan emosi seseorang (EI). Tidak seperti emosi negatif, emosi positif meningkatkan kesehatan mental dan, lebih jauh lagi, membantu mengurangi efek negatif emosi, menghasilkan ketahanan psikologis. Orang dengan pengalaman emosi positif lebih mungkin terintegrasi secara sosial dan sehat. Karenanya, secara emosional orang yang kompeten dapat mengakui dan mengekspresikannya emosi dengan cara yang tepat dengan mengetuk EI mereka untuk menyesuaikan dengan tantangan hidup.</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lang w:val="id-ID"/>
        </w:rPr>
        <w:lastRenderedPageBreak/>
        <w:t xml:space="preserve">Ini menyiratkan bahwa remaja yang menggunaka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secara berlebihan bisa lebih terpengaruh secara negatif dalam hal kemampuan emosional mereka dibandingkan dengan </w:t>
      </w:r>
      <w:r w:rsidRPr="00D76772">
        <w:rPr>
          <w:rFonts w:ascii="Times New Roman" w:hAnsi="Times New Roman"/>
          <w:sz w:val="24"/>
          <w:szCs w:val="24"/>
        </w:rPr>
        <w:t>mereka</w:t>
      </w:r>
      <w:r w:rsidRPr="00770BF8">
        <w:rPr>
          <w:rFonts w:ascii="Times New Roman" w:hAnsi="Times New Roman"/>
          <w:sz w:val="24"/>
          <w:szCs w:val="24"/>
          <w:lang w:val="id-ID"/>
        </w:rPr>
        <w:t xml:space="preserve"> yang menggunaka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tingkat sedang. Karena itu, panduan antisipatif harus diberikan kepada pengguna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dan orang tua mereka membantu mereka memahami hal itu berlebihan</w:t>
      </w:r>
      <w:r w:rsidRPr="00770BF8">
        <w:rPr>
          <w:rFonts w:ascii="Times New Roman" w:hAnsi="Times New Roman"/>
          <w:sz w:val="24"/>
          <w:szCs w:val="24"/>
        </w:rPr>
        <w:t xml:space="preserve">. </w:t>
      </w:r>
      <w:r w:rsidRPr="00770BF8">
        <w:rPr>
          <w:rFonts w:ascii="Times New Roman" w:hAnsi="Times New Roman"/>
          <w:sz w:val="24"/>
          <w:szCs w:val="24"/>
          <w:lang w:val="id-ID"/>
        </w:rPr>
        <w:t xml:space="preserve">Penggunaan </w:t>
      </w:r>
      <w:r w:rsidRPr="00770BF8">
        <w:rPr>
          <w:rFonts w:ascii="Times New Roman" w:hAnsi="Times New Roman"/>
          <w:i/>
          <w:sz w:val="24"/>
          <w:szCs w:val="24"/>
          <w:lang w:val="id-ID"/>
        </w:rPr>
        <w:t>game</w:t>
      </w:r>
      <w:r w:rsidRPr="00770BF8">
        <w:rPr>
          <w:rFonts w:ascii="Times New Roman" w:hAnsi="Times New Roman"/>
          <w:sz w:val="24"/>
          <w:szCs w:val="24"/>
          <w:lang w:val="id-ID"/>
        </w:rPr>
        <w:t xml:space="preserve"> bisa berdampak negatif pada emosi. Selanjutnya, kesadaran diri pada remaja harus dipromosikan untuk mencegah penggunaa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yang berlebihan dan untuk memungkinkan intervensi pada tahap sebelumnya. .</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Tujuan ketiga pada proposal peneliti yaitu mendapatkan gambaran hubungan kecanduan game online dengan kecerdasan emosi pada remaja siswa-siswi SMP Negeri 3 Ungaran dimana dapat tergambarkan dengan didapatkan adanya relevansi hasil yang didapatkan pada artikel 1,2,3,4,5 dan 6.</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pertama,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Rahayu","given":"Dina Putri","non-dropping-particle":"","parse-names":false,"suffix":""}],"container-title":"psikologi","id":"ITEM-1","issued":{"date-parts":[["2018"]]},"title":"Hubungan kecerdasan emosional dengan kecanduan game online pada siswa-siswi kelas xi smk sunan ampel menganti","type":"article-journal"},"uris":["http://www.mendeley.com/documents/?uuid=91049487-d75c-4301-8452-479ebf593780"]}],"mendeley":{"formattedCitation":"(Rahayu, 2018)","plainTextFormattedCitation":"(Rahayu, 2018)","previouslyFormattedCitation":"(Rahayu, 2018)"},"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Rahayu, 2018)</w:t>
      </w:r>
      <w:r w:rsidRPr="00770BF8">
        <w:rPr>
          <w:rFonts w:ascii="Times New Roman" w:hAnsi="Times New Roman"/>
          <w:sz w:val="24"/>
          <w:szCs w:val="24"/>
        </w:rPr>
        <w:fldChar w:fldCharType="end"/>
      </w:r>
      <w:r w:rsidRPr="00770BF8">
        <w:rPr>
          <w:rFonts w:ascii="Times New Roman" w:hAnsi="Times New Roman"/>
          <w:sz w:val="24"/>
          <w:szCs w:val="24"/>
        </w:rPr>
        <w:t xml:space="preserve"> didapatkan kesimpulan bahwa r</w:t>
      </w:r>
      <w:r w:rsidRPr="00770BF8">
        <w:rPr>
          <w:rFonts w:ascii="Times New Roman" w:hAnsi="Times New Roman"/>
          <w:i/>
          <w:sz w:val="24"/>
          <w:szCs w:val="24"/>
        </w:rPr>
        <w:t>hitung</w:t>
      </w:r>
      <w:r w:rsidRPr="00770BF8">
        <w:rPr>
          <w:rFonts w:ascii="Times New Roman" w:hAnsi="Times New Roman"/>
          <w:sz w:val="24"/>
          <w:szCs w:val="24"/>
        </w:rPr>
        <w:t>= -0.390 lebih besar daripada r</w:t>
      </w:r>
      <w:r w:rsidRPr="00770BF8">
        <w:rPr>
          <w:rFonts w:ascii="Times New Roman" w:hAnsi="Times New Roman"/>
          <w:sz w:val="24"/>
          <w:szCs w:val="24"/>
          <w:vertAlign w:val="subscript"/>
        </w:rPr>
        <w:t xml:space="preserve">tabel </w:t>
      </w:r>
      <w:r w:rsidRPr="00770BF8">
        <w:rPr>
          <w:rFonts w:ascii="Times New Roman" w:hAnsi="Times New Roman"/>
          <w:sz w:val="24"/>
          <w:szCs w:val="24"/>
        </w:rPr>
        <w:t>yaitu sebesar 0,226. Dengan demikian r</w:t>
      </w:r>
      <w:r w:rsidRPr="00770BF8">
        <w:rPr>
          <w:rFonts w:ascii="Times New Roman" w:hAnsi="Times New Roman"/>
          <w:sz w:val="24"/>
          <w:szCs w:val="24"/>
          <w:vertAlign w:val="subscript"/>
        </w:rPr>
        <w:t>hitung</w:t>
      </w:r>
      <w:r w:rsidRPr="00770BF8">
        <w:rPr>
          <w:rFonts w:ascii="Times New Roman" w:hAnsi="Times New Roman"/>
          <w:sz w:val="24"/>
          <w:szCs w:val="24"/>
        </w:rPr>
        <w:t xml:space="preserve"> = -0.390, p = 0,000, taraf signifikansi p &lt; 0,000 dan n = 76 dengan pengujian dua arah dapat diperoleh harga r</w:t>
      </w:r>
      <w:r w:rsidRPr="00770BF8">
        <w:rPr>
          <w:rFonts w:ascii="Times New Roman" w:hAnsi="Times New Roman"/>
          <w:sz w:val="24"/>
          <w:szCs w:val="24"/>
          <w:vertAlign w:val="subscript"/>
        </w:rPr>
        <w:t xml:space="preserve">tabel </w:t>
      </w:r>
      <w:r w:rsidRPr="00770BF8">
        <w:rPr>
          <w:rFonts w:ascii="Times New Roman" w:hAnsi="Times New Roman"/>
          <w:sz w:val="24"/>
          <w:szCs w:val="24"/>
        </w:rPr>
        <w:t>= 0,226 hasil tersebut menggambarkan bahwa r</w:t>
      </w:r>
      <w:r w:rsidRPr="00770BF8">
        <w:rPr>
          <w:rFonts w:ascii="Times New Roman" w:hAnsi="Times New Roman"/>
          <w:sz w:val="24"/>
          <w:szCs w:val="24"/>
          <w:vertAlign w:val="subscript"/>
        </w:rPr>
        <w:t>hitung</w:t>
      </w:r>
      <w:r w:rsidRPr="00770BF8">
        <w:rPr>
          <w:rFonts w:ascii="Times New Roman" w:hAnsi="Times New Roman"/>
          <w:sz w:val="24"/>
          <w:szCs w:val="24"/>
        </w:rPr>
        <w:t xml:space="preserve"> lebih besar dari r</w:t>
      </w:r>
      <w:r w:rsidRPr="00770BF8">
        <w:rPr>
          <w:rFonts w:ascii="Times New Roman" w:hAnsi="Times New Roman"/>
          <w:sz w:val="24"/>
          <w:szCs w:val="24"/>
          <w:vertAlign w:val="subscript"/>
        </w:rPr>
        <w:t>tabel</w:t>
      </w:r>
      <w:r w:rsidRPr="00770BF8">
        <w:rPr>
          <w:rFonts w:ascii="Times New Roman" w:hAnsi="Times New Roman"/>
          <w:sz w:val="24"/>
          <w:szCs w:val="24"/>
        </w:rPr>
        <w:t xml:space="preserve"> (-0.390 &gt; 0,226), maka Ho ditolak dan sebaliknya Ha diterima. </w:t>
      </w:r>
      <w:proofErr w:type="gramStart"/>
      <w:r w:rsidRPr="00770BF8">
        <w:rPr>
          <w:rFonts w:ascii="Times New Roman" w:hAnsi="Times New Roman"/>
          <w:sz w:val="24"/>
          <w:szCs w:val="24"/>
        </w:rPr>
        <w:t xml:space="preserve">Artinya “Ada hubungan yang signifikan antara Kecerdasan Emosional dengan Kecanduan </w:t>
      </w:r>
      <w:r w:rsidRPr="00770BF8">
        <w:rPr>
          <w:rFonts w:ascii="Times New Roman" w:hAnsi="Times New Roman"/>
          <w:i/>
          <w:sz w:val="24"/>
          <w:szCs w:val="24"/>
        </w:rPr>
        <w:t>Game Online</w:t>
      </w:r>
      <w:r w:rsidRPr="00770BF8">
        <w:rPr>
          <w:rFonts w:ascii="Times New Roman" w:hAnsi="Times New Roman"/>
          <w:sz w:val="24"/>
          <w:szCs w:val="24"/>
        </w:rPr>
        <w:t xml:space="preserve"> pada siswa-siswi kelas XI SMK Sunan Ampel Menganti”.</w:t>
      </w:r>
      <w:proofErr w:type="gramEnd"/>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Hasil negatif dari r</w:t>
      </w:r>
      <w:r w:rsidRPr="00770BF8">
        <w:rPr>
          <w:rFonts w:ascii="Times New Roman" w:hAnsi="Times New Roman"/>
          <w:sz w:val="24"/>
          <w:szCs w:val="24"/>
          <w:vertAlign w:val="subscript"/>
        </w:rPr>
        <w:t xml:space="preserve">hitung </w:t>
      </w:r>
      <w:r w:rsidRPr="00770BF8">
        <w:rPr>
          <w:rFonts w:ascii="Times New Roman" w:hAnsi="Times New Roman"/>
          <w:sz w:val="24"/>
          <w:szCs w:val="24"/>
        </w:rPr>
        <w:t xml:space="preserve">menunjukkan hubungan yang negatif antara kecerdasan emosional dengan kecanduan </w:t>
      </w:r>
      <w:r w:rsidRPr="00770BF8">
        <w:rPr>
          <w:rFonts w:ascii="Times New Roman" w:hAnsi="Times New Roman"/>
          <w:i/>
          <w:sz w:val="24"/>
          <w:szCs w:val="24"/>
        </w:rPr>
        <w:t xml:space="preserve">game online </w:t>
      </w:r>
      <w:r w:rsidRPr="00770BF8">
        <w:rPr>
          <w:rFonts w:ascii="Times New Roman" w:hAnsi="Times New Roman"/>
          <w:sz w:val="24"/>
          <w:szCs w:val="24"/>
        </w:rPr>
        <w:t xml:space="preserve">pada siswa-siswi kelas XI SMK Sunan Ampel Menganti. Hasil negatif tersebut menunjukkan hubungan yang berlawanan artinya semakin tinggi tingkat kecerdasan emosional pada individu maka semakin </w:t>
      </w:r>
      <w:r w:rsidRPr="00770BF8">
        <w:rPr>
          <w:rFonts w:ascii="Times New Roman" w:hAnsi="Times New Roman"/>
          <w:sz w:val="24"/>
          <w:szCs w:val="24"/>
        </w:rPr>
        <w:lastRenderedPageBreak/>
        <w:t xml:space="preserve">rendah tingkat kecanduan </w:t>
      </w:r>
      <w:r w:rsidRPr="00770BF8">
        <w:rPr>
          <w:rFonts w:ascii="Times New Roman" w:hAnsi="Times New Roman"/>
          <w:i/>
          <w:sz w:val="24"/>
          <w:szCs w:val="24"/>
        </w:rPr>
        <w:t>game online</w:t>
      </w:r>
      <w:r w:rsidRPr="00770BF8">
        <w:rPr>
          <w:rFonts w:ascii="Times New Roman" w:hAnsi="Times New Roman"/>
          <w:sz w:val="24"/>
          <w:szCs w:val="24"/>
        </w:rPr>
        <w:t xml:space="preserve"> dan sebaliknya semakin rendah tingkat kecerdasan emosional maka semakin tinggi tingkat kecanduan </w:t>
      </w:r>
      <w:r w:rsidRPr="00770BF8">
        <w:rPr>
          <w:rFonts w:ascii="Times New Roman" w:hAnsi="Times New Roman"/>
          <w:i/>
          <w:sz w:val="24"/>
          <w:szCs w:val="24"/>
        </w:rPr>
        <w:t>game online</w:t>
      </w:r>
      <w:r w:rsidRPr="00770BF8">
        <w:rPr>
          <w:rFonts w:ascii="Times New Roman" w:hAnsi="Times New Roman"/>
          <w:sz w:val="24"/>
          <w:szCs w:val="24"/>
        </w:rPr>
        <w:t>. Koefisien determinasi (</w:t>
      </w:r>
      <w:proofErr w:type="gramStart"/>
      <w:r w:rsidRPr="00770BF8">
        <w:rPr>
          <w:rFonts w:ascii="Times New Roman" w:hAnsi="Times New Roman"/>
          <w:sz w:val="24"/>
          <w:szCs w:val="24"/>
        </w:rPr>
        <w:t>r</w:t>
      </w:r>
      <w:r w:rsidRPr="00770BF8">
        <w:rPr>
          <w:rFonts w:ascii="Times New Roman" w:hAnsi="Times New Roman"/>
          <w:sz w:val="24"/>
          <w:szCs w:val="24"/>
          <w:vertAlign w:val="superscript"/>
        </w:rPr>
        <w:t>2</w:t>
      </w:r>
      <w:r w:rsidRPr="00770BF8">
        <w:rPr>
          <w:rFonts w:ascii="Times New Roman" w:hAnsi="Times New Roman"/>
          <w:sz w:val="24"/>
          <w:szCs w:val="24"/>
        </w:rPr>
        <w:t xml:space="preserve"> )</w:t>
      </w:r>
      <w:proofErr w:type="gramEnd"/>
      <w:r w:rsidRPr="00770BF8">
        <w:rPr>
          <w:rFonts w:ascii="Times New Roman" w:hAnsi="Times New Roman"/>
          <w:sz w:val="24"/>
          <w:szCs w:val="24"/>
        </w:rPr>
        <w:t xml:space="preserve"> = r = -0.390 = 0,1521 (berarti 15,21%) menginformasikan bahwa sumbangan variabel kecerdasan emosional dengan kecanduan </w:t>
      </w:r>
      <w:r w:rsidRPr="00770BF8">
        <w:rPr>
          <w:rFonts w:ascii="Times New Roman" w:hAnsi="Times New Roman"/>
          <w:i/>
          <w:sz w:val="24"/>
          <w:szCs w:val="24"/>
        </w:rPr>
        <w:t>game online</w:t>
      </w:r>
      <w:r w:rsidRPr="00770BF8">
        <w:rPr>
          <w:rFonts w:ascii="Times New Roman" w:hAnsi="Times New Roman"/>
          <w:sz w:val="24"/>
          <w:szCs w:val="24"/>
        </w:rPr>
        <w:t xml:space="preserve"> pada siswa-siswi SMK Sunan Ampel Menganti sebesar 15,21%. Sedangkan sisanya 84.79% dipengaruhi oleh variabel </w:t>
      </w:r>
      <w:proofErr w:type="gramStart"/>
      <w:r w:rsidRPr="00770BF8">
        <w:rPr>
          <w:rFonts w:ascii="Times New Roman" w:hAnsi="Times New Roman"/>
          <w:sz w:val="24"/>
          <w:szCs w:val="24"/>
        </w:rPr>
        <w:t>lain</w:t>
      </w:r>
      <w:proofErr w:type="gramEnd"/>
      <w:r w:rsidRPr="00770BF8">
        <w:rPr>
          <w:rFonts w:ascii="Times New Roman" w:hAnsi="Times New Roman"/>
          <w:sz w:val="24"/>
          <w:szCs w:val="24"/>
        </w:rPr>
        <w:t xml:space="preserve"> yang tidak diteliti.</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kedua,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Latar belakang: Game online merupakan permainan (games) yang dapat diakses oleh banyak pemain, di mana mesin-mesin yang digunakan pemain dihubungkan oleh suatu jaringan. Banyaknya fasilitas mengakses game online dan dengan mudah pemain bisa memainkannya menyebabkan pemain menjadi kecanduan terhadap permainan tersebut. Hal tersebut yang dapat mempengaruhi kecerdasan emosional mahasiswa, di mana mereka tidak dapat mengendalikan emosi, tidak mudah puas, dan tidak dapat memotivasi diri untuk melakukan hal yang lebih baik. Tujuan dari penelitian ini adalah untuk mengetahui hubungan kecanduan game online dengan kecerdasan emosional mahasiswa di Fakultas Ilmu Keperawatan Universitas Islam Sultan Agung Semarang Metode: Penelitian ini merupakan Jenis penelitian kuantitatif dengan desain DeskriptifKorelasional menggunakan metode survei dan cross sectional. Peneliti akan melakukan pengukuran hubungan kecanduan game online dengan kecerdasan emosional mahasiswa dengan sampel yang 42 responden. Analisis yang digunakan adalah chi square Hasil: Hasil penelitian menunjukkan bahwa responden paling dominan adalah responden dengan kecanduan game online tinggi (83.3%). Responden penelitian paling dominan dengan kecerdasan emosional rendah (73.8%) Simpulan: Hasil uji chi square didapatkan ada hubungan positif yang signifikan antara kecanduan game online dengan kecerdasan emosional pada mahasiswa S1 Keperawatan UNISSULA semester 8 yang bermain game online periode April – Mei tahun 2013 dengan p value 0.000.","author":[{"dropping-particle":"","family":"Sukma","given":"Raysa Ariesti","non-dropping-particle":"","parse-names":false,"suffix":""}],"container-title":"jurnal keperawatan","id":"ITEM-1","issued":{"date-parts":[["2013"]]},"page":"1-9","title":"Hubungan Kecanduan Game Online Dengan Kecerdasan Emosional Mahasiswa Semester Viii Di Fakultas Ilmu Keperawatan Universitas Islam Sultan Agung Semarang","type":"article-journal"},"uris":["http://www.mendeley.com/documents/?uuid=83a406fc-9da9-4cd3-aa7a-648643ab88d4"]}],"mendeley":{"formattedCitation":"(Sukma, 2013)","plainTextFormattedCitation":"(Sukma, 2013)","previouslyFormattedCitation":"(Sukma, 2013)"},"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ukma, 2013)</w:t>
      </w:r>
      <w:r w:rsidRPr="00770BF8">
        <w:rPr>
          <w:rFonts w:ascii="Times New Roman" w:hAnsi="Times New Roman"/>
          <w:sz w:val="24"/>
          <w:szCs w:val="24"/>
        </w:rPr>
        <w:fldChar w:fldCharType="end"/>
      </w:r>
      <w:r w:rsidRPr="00770BF8">
        <w:rPr>
          <w:rFonts w:ascii="Times New Roman" w:hAnsi="Times New Roman"/>
          <w:sz w:val="24"/>
          <w:szCs w:val="24"/>
        </w:rPr>
        <w:t xml:space="preserve"> didapatkan hasil penelitian yaitu terdapat hubungan positif yang signifikan antara kecanduan </w:t>
      </w:r>
      <w:r w:rsidRPr="00770BF8">
        <w:rPr>
          <w:rFonts w:ascii="Times New Roman" w:hAnsi="Times New Roman"/>
          <w:i/>
          <w:sz w:val="24"/>
          <w:szCs w:val="24"/>
        </w:rPr>
        <w:t>game online</w:t>
      </w:r>
      <w:r w:rsidRPr="00770BF8">
        <w:rPr>
          <w:rFonts w:ascii="Times New Roman" w:hAnsi="Times New Roman"/>
          <w:sz w:val="24"/>
          <w:szCs w:val="24"/>
        </w:rPr>
        <w:t xml:space="preserve"> dengan kecerdasan emosional. Dimana responden paling dominan dengan kecanduan </w:t>
      </w:r>
      <w:r w:rsidRPr="00770BF8">
        <w:rPr>
          <w:rFonts w:ascii="Times New Roman" w:hAnsi="Times New Roman"/>
          <w:i/>
          <w:sz w:val="24"/>
          <w:szCs w:val="24"/>
        </w:rPr>
        <w:t>game online</w:t>
      </w:r>
      <w:r w:rsidRPr="00770BF8">
        <w:rPr>
          <w:rFonts w:ascii="Times New Roman" w:hAnsi="Times New Roman"/>
          <w:sz w:val="24"/>
          <w:szCs w:val="24"/>
        </w:rPr>
        <w:t xml:space="preserve"> tinggi (83</w:t>
      </w:r>
      <w:proofErr w:type="gramStart"/>
      <w:r w:rsidRPr="00770BF8">
        <w:rPr>
          <w:rFonts w:ascii="Times New Roman" w:hAnsi="Times New Roman"/>
          <w:sz w:val="24"/>
          <w:szCs w:val="24"/>
        </w:rPr>
        <w:t>,3</w:t>
      </w:r>
      <w:proofErr w:type="gramEnd"/>
      <w:r w:rsidRPr="00770BF8">
        <w:rPr>
          <w:rFonts w:ascii="Times New Roman" w:hAnsi="Times New Roman"/>
          <w:sz w:val="24"/>
          <w:szCs w:val="24"/>
        </w:rPr>
        <w:t xml:space="preserve">%) dan responden penelitian paling dominan dengan kecerdasan emosional rendah (73,8%). Hasil uji chi-square pada mahasiswa S1 keperawatan Universitas Islam Sultan Agung Semarang semester 8 yang bermain </w:t>
      </w:r>
      <w:r w:rsidRPr="00770BF8">
        <w:rPr>
          <w:rFonts w:ascii="Times New Roman" w:hAnsi="Times New Roman"/>
          <w:i/>
          <w:sz w:val="24"/>
          <w:szCs w:val="24"/>
        </w:rPr>
        <w:t>game online</w:t>
      </w:r>
      <w:r w:rsidRPr="00770BF8">
        <w:rPr>
          <w:rFonts w:ascii="Times New Roman" w:hAnsi="Times New Roman"/>
          <w:sz w:val="24"/>
          <w:szCs w:val="24"/>
        </w:rPr>
        <w:t xml:space="preserve"> periode April-Mei tahun 2013 dengan p value 0.0000. Artinya ada hubungan antara kecanduan </w:t>
      </w:r>
      <w:r w:rsidRPr="00770BF8">
        <w:rPr>
          <w:rFonts w:ascii="Times New Roman" w:hAnsi="Times New Roman"/>
          <w:i/>
          <w:sz w:val="24"/>
          <w:szCs w:val="24"/>
        </w:rPr>
        <w:t>game online</w:t>
      </w:r>
      <w:r w:rsidRPr="00770BF8">
        <w:rPr>
          <w:rFonts w:ascii="Times New Roman" w:hAnsi="Times New Roman"/>
          <w:sz w:val="24"/>
          <w:szCs w:val="24"/>
        </w:rPr>
        <w:t xml:space="preserve"> dengan kecerdasan emosional mahasiswa semester VIII di Fakultas Ilmu Keperawatan Universitas Islam Sultan Agung Semarang.</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ketiga,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2477-2674","abstract":"This study aims to determine whether there is a correlation between the intensity playing game online and emotional intelligence in adolescent mobile legend game players in the city of Samarinda. The sampling was determined by purposive sampling. The number of samples used as research was 100 adolescents. Data collection methods used were the emotional intelligence scale and intensity playing game online scale. Data analysis techniques use by Pearson R correlation test. The results of this study indicate there is a negative and significant between the intensity playing game online and emotional intelligence, with a value of r = -0.506 and a Sig value = 0.014 (P &lt; 0.05). That is, the higher the intensity of playing a teenager's online game, the lower the level of emotional intelligence. Conversely, if the lower intensity of playing online games for a teenager, emotional intelligence will be higher. Keywords","author":[{"dropping-particle":"","family":"Apriliyani","given":"Anggita","non-dropping-particle":"","parse-names":false,"suffix":""}],"container-title":"jurnal psikologi","id":"ITEM-1","issue":"1","issued":{"date-parts":[["2020"]]},"page":"67-82","title":"HUBUNGAN INTENSITAS BERMAIN PERMAINAN ONLINE DENGAN KECERDASAN EMOSIONAL ( Pada Remaja Pemain Mobile Legend di Kota Samarinda )","type":"article-journal","volume":"8"},"uris":["http://www.mendeley.com/documents/?uuid=fd2bab84-a9ff-4b61-a5ea-0a6f1a2f8e64"]}],"mendeley":{"formattedCitation":"(Apriliyani, 2020)","plainTextFormattedCitation":"(Apriliyani, 2020)","previouslyFormattedCitation":"(Apriliyani, 2020)"},"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priliyani, 2020)</w:t>
      </w:r>
      <w:r w:rsidRPr="00770BF8">
        <w:rPr>
          <w:rFonts w:ascii="Times New Roman" w:hAnsi="Times New Roman"/>
          <w:sz w:val="24"/>
          <w:szCs w:val="24"/>
        </w:rPr>
        <w:fldChar w:fldCharType="end"/>
      </w:r>
      <w:r w:rsidRPr="00770BF8">
        <w:rPr>
          <w:rFonts w:ascii="Times New Roman" w:hAnsi="Times New Roman"/>
          <w:sz w:val="24"/>
          <w:szCs w:val="24"/>
        </w:rPr>
        <w:t xml:space="preserve"> berdasarkan analisis </w:t>
      </w:r>
      <w:r w:rsidRPr="00770BF8">
        <w:rPr>
          <w:rFonts w:ascii="Times New Roman" w:hAnsi="Times New Roman"/>
          <w:i/>
          <w:sz w:val="24"/>
          <w:szCs w:val="24"/>
        </w:rPr>
        <w:t>pearson r correlation</w:t>
      </w:r>
      <w:r w:rsidRPr="00770BF8">
        <w:rPr>
          <w:rFonts w:ascii="Times New Roman" w:hAnsi="Times New Roman"/>
          <w:sz w:val="24"/>
          <w:szCs w:val="24"/>
        </w:rPr>
        <w:t xml:space="preserve"> didapatkan hasil terdapat hubungan negatif antara intensitas bermain permainan online dengan kecerdasan emosional, dengan nilai r = -0.506 dan nilai Sig = 0.014 (p &lt; 0.05), yang menunjukan bahwa terdapat hubungan yang sedang intensitas bermain permainan online dengan kecerdasan emosional. Maka dapat disimpulkan terdapat hubungan negatif dan signifikan antara intensitas bermain permainan online dengan kecerdasan emosional, semakin tinggi intensitas bermain permainan online seorang </w:t>
      </w:r>
      <w:r w:rsidRPr="00770BF8">
        <w:rPr>
          <w:rFonts w:ascii="Times New Roman" w:hAnsi="Times New Roman"/>
          <w:sz w:val="24"/>
          <w:szCs w:val="24"/>
        </w:rPr>
        <w:lastRenderedPageBreak/>
        <w:t xml:space="preserve">remaja maka tingkat kecerdasan emosional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semakin rendah.</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keempat,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Online game is an internet-based game connected by the internet so it can be played by many players and can affect the players' emotional regulation as it forgets the real world activity as it is only focused on playing games. The main focus of this research was to investigate whether there was a significant relationship between online gaming addiction and emotion regulation of adolescence. This research use descriptive correlational design with cross sectional approach. This study was conducted on 267 samples selected based on inclusion criteria with proportionate stratified random sampling technique. The instrument of this study was a questionnaire which had been modified and examined by validity and reliability tests. The result showed that the majority of respondents are young middle age (15-17 years of age) of 250 respondents (93,6%), most of them were males 235 respondents (88,0%), the mean of respondents who were playing games in 7-9 hours per day was 96 respondents (59,3%). Respondents who were addicted by online games were 107 respondents (40,1%). Respondents who had low emotion regulation were 121 respondents (54,7%). Bivariate analysis with Chi-square test showed p value 0,000 &lt; 0,05. It mean’s that is a relationship between online game addiction and emotion regulation of adolescence. The result findings recommended the adolescence to manage their time and to control them selves in playing online game so that no impact on emotional regulation.","author":[{"dropping-particle":"","family":"Nurazmi","given":"Anita","non-dropping-particle":"","parse-names":false,"suffix":""},{"dropping-particle":"","family":"Elita","given":"Veny","non-dropping-particle":"","parse-names":false,"suffix":""},{"dropping-particle":"","family":"Dewi","given":"Wan Nishfa","non-dropping-particle":"","parse-names":false,"suffix":""}],"container-title":"jurnal keperawatan","id":"ITEM-1","issue":"2","issued":{"date-parts":[["2017"]]},"page":"555-562","title":"HUBUNGAN KECANDUAN BERMAIN GAME ONLINE TERHADAP REGULASI EMOSI PADA REMAJA","type":"article-journal","volume":"5"},"uris":["http://www.mendeley.com/documents/?uuid=7d204d01-6ced-487e-a9dc-c9282240d5eb"]}],"mendeley":{"formattedCitation":"(Nurazmi et al., 2017)","plainTextFormattedCitation":"(Nurazmi et al., 2017)","previouslyFormattedCitation":"(Nurazmi et al.,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Nurazmi et al., 2017)</w:t>
      </w:r>
      <w:r w:rsidRPr="00770BF8">
        <w:rPr>
          <w:rFonts w:ascii="Times New Roman" w:hAnsi="Times New Roman"/>
          <w:sz w:val="24"/>
          <w:szCs w:val="24"/>
        </w:rPr>
        <w:fldChar w:fldCharType="end"/>
      </w:r>
      <w:r w:rsidRPr="00770BF8">
        <w:rPr>
          <w:rFonts w:ascii="Times New Roman" w:hAnsi="Times New Roman"/>
          <w:sz w:val="24"/>
          <w:szCs w:val="24"/>
        </w:rPr>
        <w:t xml:space="preserve"> yang memiliki tujuan penelitian yaitu untuk mengetahui hubungan kecanduan bermain </w:t>
      </w:r>
      <w:r w:rsidRPr="00770BF8">
        <w:rPr>
          <w:rFonts w:ascii="Times New Roman" w:hAnsi="Times New Roman"/>
          <w:i/>
          <w:sz w:val="24"/>
          <w:szCs w:val="24"/>
        </w:rPr>
        <w:t>game online</w:t>
      </w:r>
      <w:r w:rsidRPr="00770BF8">
        <w:rPr>
          <w:rFonts w:ascii="Times New Roman" w:hAnsi="Times New Roman"/>
          <w:sz w:val="24"/>
          <w:szCs w:val="24"/>
        </w:rPr>
        <w:t xml:space="preserve"> terhadap regulasi emosi pada remaja. Hasil uji Chi-square diperoleh hasil p value lebih kecil dari nilai alpha (0,000) &lt; α (0</w:t>
      </w:r>
      <w:proofErr w:type="gramStart"/>
      <w:r w:rsidRPr="00770BF8">
        <w:rPr>
          <w:rFonts w:ascii="Times New Roman" w:hAnsi="Times New Roman"/>
          <w:sz w:val="24"/>
          <w:szCs w:val="24"/>
        </w:rPr>
        <w:t>,05</w:t>
      </w:r>
      <w:proofErr w:type="gramEnd"/>
      <w:r w:rsidRPr="00770BF8">
        <w:rPr>
          <w:rFonts w:ascii="Times New Roman" w:hAnsi="Times New Roman"/>
          <w:sz w:val="24"/>
          <w:szCs w:val="24"/>
        </w:rPr>
        <w:t>). Hal ini berarti H0 ditolak dan dapat disimpulkan bahwa ada hubungan kecanduan bermain game online terhadap regulasi emosi pada remaja.</w:t>
      </w:r>
      <w:r w:rsidRPr="00770BF8">
        <w:rPr>
          <w:rFonts w:ascii="Times New Roman" w:hAnsi="Times New Roman"/>
          <w:b/>
          <w:sz w:val="24"/>
          <w:szCs w:val="24"/>
        </w:rPr>
        <w:t xml:space="preserve"> </w:t>
      </w:r>
      <w:proofErr w:type="gramStart"/>
      <w:r w:rsidRPr="00770BF8">
        <w:rPr>
          <w:rFonts w:ascii="Times New Roman" w:hAnsi="Times New Roman"/>
          <w:sz w:val="24"/>
          <w:szCs w:val="24"/>
        </w:rPr>
        <w:t>Hal ini berarti semakin tinggi regulasi diri pada seseorang maka semakin rendah kecenderungan untuk adiksi game online.</w:t>
      </w:r>
      <w:proofErr w:type="gramEnd"/>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Ketika seorang remaja telah kecanduan bermain game online maka regulasi emosinya dinilai rendah yang disebabkan karena game online adalah hal yang dianggap lebih menyenangkan dan remaja bisa menemukan hal-hal baru yang lebih menantang serta dapat menghilangkan rasa jenuh, sehingga apabila terus berlanjut akan mempengauhi regulasi emosi remaja seperti emosi labil, acuh tak </w:t>
      </w:r>
      <w:proofErr w:type="gramStart"/>
      <w:r w:rsidRPr="00770BF8">
        <w:rPr>
          <w:rFonts w:ascii="Times New Roman" w:hAnsi="Times New Roman"/>
          <w:sz w:val="24"/>
          <w:szCs w:val="24"/>
        </w:rPr>
        <w:t>acuh ,</w:t>
      </w:r>
      <w:proofErr w:type="gramEnd"/>
      <w:r w:rsidRPr="00770BF8">
        <w:rPr>
          <w:rFonts w:ascii="Times New Roman" w:hAnsi="Times New Roman"/>
          <w:sz w:val="24"/>
          <w:szCs w:val="24"/>
        </w:rPr>
        <w:t xml:space="preserve"> tidak berbaur dengan lingkungannya bahkan yang paling buruk mengalami gangguan jiwa.</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kelima,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The purpose of this study was to explore the relations between emotional competence and online game use in adolescents. This study is a cross-sectional descriptive survey using a convenience sample. The participants were 2199 adolescents in South Korea. Online game use and emotional competence including positive emotion, emotional expression, and emotional intelligence were measured. The study results indicated that emotional competence was negatively correlated with excessive online game use. All variables of emotional competence were significantly lower in high-risk users compared with general users. In addition, female adolescents were rated significantly higher in emotional competence among general users, but there were no significant gender differences among high-risk users. The results of our study imply that high-risk game users have lower levels of emotional intelligence than general users do. The results of this study suggest that emotion is an important factor to which practitioners in psychomedical fields and nursing should pay attention. Therefore, nurses in schools and communities should regularly screen the emotions of adolescents who habitually play online games and develop a program to enhance emotional competence associated with online games. Copyright © 2012 Lippincott Williams &amp; Wilkins.","author":[{"dropping-particle":"","family":"Seo","given":"Mia","non-dropping-particle":"","parse-names":false,"suffix":""},{"dropping-particle":"","family":"Kang","given":"Hee Sun","non-dropping-particle":"","parse-names":false,"suffix":""},{"dropping-particle":"","family":"Chae","given":"Sun Mi","non-dropping-particle":"","parse-names":false,"suffix":""}],"container-title":"CIN - Computers Informatics Nursing","id":"ITEM-1","issue":"12","issued":{"date-parts":[["2012"]]},"page":"640-646","title":"Emotional competence and online game use in adolescents","type":"article-journal","volume":"30"},"uris":["http://www.mendeley.com/documents/?uuid=5b2f4335-9279-48ab-96a2-7bce7ed5e239"]}],"mendeley":{"formattedCitation":"(Seo et al., 2012)","plainTextFormattedCitation":"(Seo et al., 2012)","previouslyFormattedCitation":"(Seo et al., 2012)"},"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eo et al., 2012)</w:t>
      </w:r>
      <w:r w:rsidRPr="00770BF8">
        <w:rPr>
          <w:rFonts w:ascii="Times New Roman" w:hAnsi="Times New Roman"/>
          <w:sz w:val="24"/>
          <w:szCs w:val="24"/>
        </w:rPr>
        <w:fldChar w:fldCharType="end"/>
      </w:r>
      <w:r w:rsidRPr="00770BF8">
        <w:rPr>
          <w:rFonts w:ascii="Times New Roman" w:hAnsi="Times New Roman"/>
          <w:sz w:val="24"/>
          <w:szCs w:val="24"/>
        </w:rPr>
        <w:t xml:space="preserve"> didapatkan hasil penelitian yaitu </w:t>
      </w:r>
      <w:r w:rsidRPr="00770BF8">
        <w:rPr>
          <w:rFonts w:ascii="Times New Roman" w:hAnsi="Times New Roman"/>
          <w:sz w:val="24"/>
          <w:szCs w:val="24"/>
          <w:lang w:val="id-ID"/>
        </w:rPr>
        <w:t>emosi positif memiliki korelasi positif dengan ekspresi emosional (r = 0.31, P</w:t>
      </w:r>
      <w:r w:rsidRPr="00770BF8">
        <w:rPr>
          <w:rFonts w:ascii="Times New Roman" w:hAnsi="Times New Roman"/>
          <w:sz w:val="24"/>
          <w:szCs w:val="24"/>
        </w:rPr>
        <w:t>&lt;</w:t>
      </w:r>
      <w:r w:rsidRPr="00770BF8">
        <w:rPr>
          <w:rFonts w:ascii="Times New Roman" w:hAnsi="Times New Roman"/>
          <w:sz w:val="24"/>
          <w:szCs w:val="24"/>
          <w:lang w:val="id-ID"/>
        </w:rPr>
        <w:t xml:space="preserve"> .001) dan EI (r = 0.30, P</w:t>
      </w:r>
      <w:r w:rsidRPr="00770BF8">
        <w:rPr>
          <w:rFonts w:ascii="Times New Roman" w:hAnsi="Times New Roman"/>
          <w:sz w:val="24"/>
          <w:szCs w:val="24"/>
        </w:rPr>
        <w:t>&lt;.</w:t>
      </w:r>
      <w:r w:rsidRPr="00770BF8">
        <w:rPr>
          <w:rFonts w:ascii="Times New Roman" w:hAnsi="Times New Roman"/>
          <w:sz w:val="24"/>
          <w:szCs w:val="24"/>
          <w:lang w:val="id-ID"/>
        </w:rPr>
        <w:t>001). Ekspresi emosional memiliki korelasi yang lemah tetapi positif dengan EI (r = 0.10, P</w:t>
      </w:r>
      <w:r w:rsidRPr="00770BF8">
        <w:rPr>
          <w:rFonts w:ascii="Times New Roman" w:hAnsi="Times New Roman"/>
          <w:sz w:val="24"/>
          <w:szCs w:val="24"/>
        </w:rPr>
        <w:t>&lt;</w:t>
      </w:r>
      <w:r w:rsidRPr="00770BF8">
        <w:rPr>
          <w:rFonts w:ascii="Times New Roman" w:hAnsi="Times New Roman"/>
          <w:sz w:val="24"/>
          <w:szCs w:val="24"/>
          <w:lang w:val="id-ID"/>
        </w:rPr>
        <w:t>.001). Ada korelasi negatif yang signifikan secara statistik antara penggunaan game online dan emosi positif (r = -0.16, P</w:t>
      </w:r>
      <w:r w:rsidRPr="00770BF8">
        <w:rPr>
          <w:rFonts w:ascii="Times New Roman" w:hAnsi="Times New Roman"/>
          <w:sz w:val="24"/>
          <w:szCs w:val="24"/>
        </w:rPr>
        <w:t>&lt;</w:t>
      </w:r>
      <w:r w:rsidRPr="00770BF8">
        <w:rPr>
          <w:rFonts w:ascii="Times New Roman" w:hAnsi="Times New Roman"/>
          <w:sz w:val="24"/>
          <w:szCs w:val="24"/>
          <w:lang w:val="id-ID"/>
        </w:rPr>
        <w:t>.001), ekspresi emosional (r = -0.21, P</w:t>
      </w:r>
      <w:r w:rsidRPr="00770BF8">
        <w:rPr>
          <w:rFonts w:ascii="Times New Roman" w:hAnsi="Times New Roman"/>
          <w:sz w:val="24"/>
          <w:szCs w:val="24"/>
        </w:rPr>
        <w:t>&lt;</w:t>
      </w:r>
      <w:r w:rsidRPr="00770BF8">
        <w:rPr>
          <w:rFonts w:ascii="Times New Roman" w:hAnsi="Times New Roman"/>
          <w:sz w:val="24"/>
          <w:szCs w:val="24"/>
          <w:lang w:val="id-ID"/>
        </w:rPr>
        <w:t xml:space="preserve">.001), dan </w:t>
      </w:r>
      <w:r w:rsidRPr="00770BF8">
        <w:rPr>
          <w:rFonts w:ascii="Times New Roman" w:hAnsi="Times New Roman"/>
          <w:i/>
          <w:sz w:val="24"/>
          <w:szCs w:val="24"/>
          <w:lang w:val="id-ID"/>
        </w:rPr>
        <w:t>e</w:t>
      </w:r>
      <w:r w:rsidRPr="00770BF8">
        <w:rPr>
          <w:rFonts w:ascii="Times New Roman" w:hAnsi="Times New Roman"/>
          <w:i/>
          <w:sz w:val="24"/>
          <w:szCs w:val="24"/>
        </w:rPr>
        <w:t xml:space="preserve">motional </w:t>
      </w:r>
      <w:r w:rsidRPr="00770BF8">
        <w:rPr>
          <w:rFonts w:ascii="Times New Roman" w:hAnsi="Times New Roman"/>
          <w:i/>
          <w:sz w:val="24"/>
          <w:szCs w:val="24"/>
          <w:lang w:val="id-ID"/>
        </w:rPr>
        <w:t>i</w:t>
      </w:r>
      <w:r w:rsidRPr="00770BF8">
        <w:rPr>
          <w:rFonts w:ascii="Times New Roman" w:hAnsi="Times New Roman"/>
          <w:i/>
          <w:sz w:val="24"/>
          <w:szCs w:val="24"/>
        </w:rPr>
        <w:t>ntelligence</w:t>
      </w:r>
      <w:r w:rsidRPr="00770BF8">
        <w:rPr>
          <w:rFonts w:ascii="Times New Roman" w:hAnsi="Times New Roman"/>
          <w:sz w:val="24"/>
          <w:szCs w:val="24"/>
          <w:lang w:val="id-ID"/>
        </w:rPr>
        <w:t xml:space="preserve"> (r = -0.14, P</w:t>
      </w:r>
      <w:r w:rsidRPr="00770BF8">
        <w:rPr>
          <w:rFonts w:ascii="Times New Roman" w:hAnsi="Times New Roman"/>
          <w:sz w:val="24"/>
          <w:szCs w:val="24"/>
        </w:rPr>
        <w:t>&lt;</w:t>
      </w:r>
      <w:r w:rsidRPr="00770BF8">
        <w:rPr>
          <w:rFonts w:ascii="Times New Roman" w:hAnsi="Times New Roman"/>
          <w:sz w:val="24"/>
          <w:szCs w:val="24"/>
          <w:lang w:val="id-ID"/>
        </w:rPr>
        <w:t>.001).</w:t>
      </w:r>
      <w:r w:rsidRPr="00770BF8">
        <w:rPr>
          <w:rFonts w:ascii="Times New Roman" w:hAnsi="Times New Roman"/>
          <w:sz w:val="24"/>
          <w:szCs w:val="24"/>
        </w:rPr>
        <w:t xml:space="preserve"> </w:t>
      </w:r>
      <w:r w:rsidRPr="00770BF8">
        <w:rPr>
          <w:rFonts w:ascii="Times New Roman" w:hAnsi="Times New Roman"/>
          <w:sz w:val="24"/>
          <w:szCs w:val="24"/>
          <w:lang w:val="id-ID"/>
        </w:rPr>
        <w:t>Hasil penelitian menunjukkan bahwa kemampuan emosional berkorelasi negatif dengan penggunaan game online yang berlebihan.</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Pada artikel keenam, penelitian yang dilakukan oleh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Rahayu","given":"Dina Putri","non-dropping-particle":"","parse-names":false,"suffix":""}],"container-title":"psikologi","id":"ITEM-1","issued":{"date-parts":[["2018"]]},"title":"Hubungan kecerdasan emosional dengan kecanduan game online pada siswa-siswi kelas xi smk sunan ampel menganti","type":"article-journal"},"uris":["http://www.mendeley.com/documents/?uuid=91049487-d75c-4301-8452-479ebf593780"]}],"mendeley":{"formattedCitation":"(Rahayu, 2018)","plainTextFormattedCitation":"(Rahayu, 2018)","previouslyFormattedCitation":"(Rahayu, 2018)"},"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Che, et al., 2017)</w:t>
      </w:r>
      <w:r w:rsidRPr="00770BF8">
        <w:rPr>
          <w:rFonts w:ascii="Times New Roman" w:hAnsi="Times New Roman"/>
          <w:sz w:val="24"/>
          <w:szCs w:val="24"/>
        </w:rPr>
        <w:fldChar w:fldCharType="end"/>
      </w:r>
      <w:r w:rsidRPr="00770BF8">
        <w:rPr>
          <w:rStyle w:val="tlid-translation"/>
          <w:rFonts w:ascii="Times New Roman" w:hAnsi="Times New Roman"/>
          <w:sz w:val="24"/>
          <w:szCs w:val="24"/>
          <w:lang w:val="id-ID"/>
        </w:rPr>
        <w:t xml:space="preserve"> dimana </w:t>
      </w:r>
      <w:r w:rsidRPr="00770BF8">
        <w:rPr>
          <w:rStyle w:val="tlid-translation"/>
          <w:rFonts w:ascii="Times New Roman" w:hAnsi="Times New Roman"/>
          <w:sz w:val="24"/>
          <w:szCs w:val="24"/>
          <w:lang w:val="id-ID"/>
        </w:rPr>
        <w:lastRenderedPageBreak/>
        <w:t xml:space="preserve">hasil penelitian </w:t>
      </w:r>
      <w:r w:rsidRPr="00770BF8">
        <w:rPr>
          <w:rFonts w:ascii="Times New Roman" w:hAnsi="Times New Roman"/>
          <w:sz w:val="24"/>
          <w:szCs w:val="24"/>
        </w:rPr>
        <w:t>didapatkan yaitu d</w:t>
      </w:r>
      <w:r w:rsidRPr="00770BF8">
        <w:rPr>
          <w:rFonts w:ascii="Times New Roman" w:hAnsi="Times New Roman"/>
          <w:sz w:val="24"/>
          <w:szCs w:val="24"/>
          <w:lang w:val="id-ID"/>
        </w:rPr>
        <w:t xml:space="preserve">ua dimensi kecerdasan emosional berpengaruh signifikan terhadap kecanduan </w:t>
      </w:r>
      <w:r w:rsidRPr="00770BF8">
        <w:rPr>
          <w:rFonts w:ascii="Times New Roman" w:hAnsi="Times New Roman"/>
          <w:i/>
          <w:sz w:val="24"/>
          <w:szCs w:val="24"/>
          <w:lang w:val="id-ID"/>
        </w:rPr>
        <w:t>game online</w:t>
      </w:r>
      <w:r w:rsidRPr="00770BF8">
        <w:rPr>
          <w:rFonts w:ascii="Times New Roman" w:hAnsi="Times New Roman"/>
          <w:sz w:val="24"/>
          <w:szCs w:val="24"/>
        </w:rPr>
        <w:t xml:space="preserve"> </w:t>
      </w:r>
      <w:r w:rsidRPr="00770BF8">
        <w:rPr>
          <w:rFonts w:ascii="Times New Roman" w:hAnsi="Times New Roman"/>
          <w:sz w:val="24"/>
          <w:szCs w:val="24"/>
          <w:lang w:val="id-ID"/>
        </w:rPr>
        <w:t>: manajemen emosi secara mandiri</w:t>
      </w:r>
      <w:r w:rsidRPr="00770BF8">
        <w:rPr>
          <w:rFonts w:ascii="Times New Roman" w:hAnsi="Times New Roman"/>
          <w:sz w:val="24"/>
          <w:szCs w:val="24"/>
        </w:rPr>
        <w:t xml:space="preserve"> (</w:t>
      </w:r>
      <w:r w:rsidRPr="00770BF8">
        <w:rPr>
          <w:rFonts w:ascii="Times New Roman" w:hAnsi="Times New Roman"/>
          <w:i/>
          <w:sz w:val="24"/>
          <w:szCs w:val="24"/>
        </w:rPr>
        <w:t>self management of emotion</w:t>
      </w:r>
      <w:r w:rsidRPr="00770BF8">
        <w:rPr>
          <w:rFonts w:ascii="Times New Roman" w:hAnsi="Times New Roman"/>
          <w:sz w:val="24"/>
          <w:szCs w:val="24"/>
        </w:rPr>
        <w:t xml:space="preserve">) </w:t>
      </w:r>
      <w:r w:rsidRPr="00770BF8">
        <w:rPr>
          <w:rFonts w:ascii="Times New Roman" w:hAnsi="Times New Roman"/>
          <w:sz w:val="24"/>
          <w:szCs w:val="24"/>
          <w:lang w:val="id-ID"/>
        </w:rPr>
        <w:t>(b = −0.246, p &lt;0,001) dan pemanfaatan emosi</w:t>
      </w:r>
      <w:r w:rsidRPr="00770BF8">
        <w:rPr>
          <w:rFonts w:ascii="Times New Roman" w:hAnsi="Times New Roman"/>
          <w:sz w:val="24"/>
          <w:szCs w:val="24"/>
        </w:rPr>
        <w:t xml:space="preserve"> (</w:t>
      </w:r>
      <w:r w:rsidRPr="00770BF8">
        <w:rPr>
          <w:rFonts w:ascii="Times New Roman" w:hAnsi="Times New Roman"/>
          <w:i/>
          <w:sz w:val="24"/>
          <w:szCs w:val="24"/>
        </w:rPr>
        <w:t>emotion utilization</w:t>
      </w:r>
      <w:r w:rsidRPr="00770BF8">
        <w:rPr>
          <w:rFonts w:ascii="Times New Roman" w:hAnsi="Times New Roman"/>
          <w:sz w:val="24"/>
          <w:szCs w:val="24"/>
        </w:rPr>
        <w:t>)</w:t>
      </w:r>
      <w:r w:rsidRPr="00770BF8">
        <w:rPr>
          <w:rFonts w:ascii="Times New Roman" w:hAnsi="Times New Roman"/>
          <w:sz w:val="24"/>
          <w:szCs w:val="24"/>
          <w:lang w:val="id-ID"/>
        </w:rPr>
        <w:t xml:space="preserve"> (b = 0,081, p &lt;0,05). </w:t>
      </w:r>
      <w:r w:rsidRPr="00770BF8">
        <w:rPr>
          <w:rFonts w:ascii="Times New Roman" w:hAnsi="Times New Roman"/>
          <w:sz w:val="24"/>
          <w:szCs w:val="24"/>
        </w:rPr>
        <w:t xml:space="preserve"> Artinya terdapat pengaruh antara kecerdasan emosi terhadap </w:t>
      </w:r>
      <w:r w:rsidRPr="00770BF8">
        <w:rPr>
          <w:rFonts w:ascii="Times New Roman" w:hAnsi="Times New Roman"/>
          <w:i/>
          <w:sz w:val="24"/>
          <w:szCs w:val="24"/>
        </w:rPr>
        <w:t xml:space="preserve">kecanduan game online </w:t>
      </w:r>
      <w:r w:rsidRPr="00770BF8">
        <w:rPr>
          <w:rFonts w:ascii="Times New Roman" w:hAnsi="Times New Roman"/>
          <w:sz w:val="24"/>
          <w:szCs w:val="24"/>
        </w:rPr>
        <w:t>pada remaja.</w:t>
      </w:r>
    </w:p>
    <w:p w:rsidR="004B5613" w:rsidRPr="00770BF8" w:rsidRDefault="004B5613" w:rsidP="00D76772">
      <w:pPr>
        <w:tabs>
          <w:tab w:val="left" w:pos="1418"/>
        </w:tabs>
        <w:spacing w:after="0" w:line="240" w:lineRule="auto"/>
        <w:ind w:firstLine="567"/>
        <w:jc w:val="both"/>
        <w:rPr>
          <w:rFonts w:ascii="Times New Roman" w:hAnsi="Times New Roman"/>
          <w:sz w:val="24"/>
          <w:szCs w:val="24"/>
          <w:lang w:val="id-ID"/>
        </w:rPr>
      </w:pPr>
      <w:proofErr w:type="gramStart"/>
      <w:r w:rsidRPr="00770BF8">
        <w:rPr>
          <w:rFonts w:ascii="Times New Roman" w:hAnsi="Times New Roman"/>
          <w:sz w:val="24"/>
          <w:szCs w:val="24"/>
        </w:rPr>
        <w:t>S</w:t>
      </w:r>
      <w:r w:rsidRPr="00770BF8">
        <w:rPr>
          <w:rFonts w:ascii="Times New Roman" w:hAnsi="Times New Roman"/>
          <w:sz w:val="24"/>
          <w:szCs w:val="24"/>
          <w:lang w:val="id-ID"/>
        </w:rPr>
        <w:t>istem kontrol kognitif yang belum matang</w:t>
      </w:r>
      <w:r w:rsidRPr="00770BF8">
        <w:rPr>
          <w:rFonts w:ascii="Times New Roman" w:hAnsi="Times New Roman"/>
          <w:sz w:val="24"/>
          <w:szCs w:val="24"/>
        </w:rPr>
        <w:t xml:space="preserve"> </w:t>
      </w:r>
      <w:r w:rsidRPr="00770BF8">
        <w:rPr>
          <w:rFonts w:ascii="Times New Roman" w:hAnsi="Times New Roman"/>
          <w:sz w:val="24"/>
          <w:szCs w:val="24"/>
          <w:lang w:val="id-ID"/>
        </w:rPr>
        <w:t>tidak dapat menahan sistem reaktivitas sosial-emosional yang meningkat</w:t>
      </w:r>
      <w:r w:rsidRPr="00770BF8">
        <w:rPr>
          <w:rFonts w:ascii="Times New Roman" w:hAnsi="Times New Roman"/>
          <w:sz w:val="24"/>
          <w:szCs w:val="24"/>
        </w:rPr>
        <w:t xml:space="preserve"> </w:t>
      </w:r>
      <w:r w:rsidRPr="00770BF8">
        <w:rPr>
          <w:rFonts w:ascii="Times New Roman" w:hAnsi="Times New Roman"/>
          <w:sz w:val="24"/>
          <w:szCs w:val="24"/>
          <w:lang w:val="id-ID"/>
        </w:rPr>
        <w:t>selama masa remaja.</w:t>
      </w:r>
      <w:proofErr w:type="gramEnd"/>
      <w:r w:rsidRPr="00770BF8">
        <w:rPr>
          <w:rFonts w:ascii="Times New Roman" w:hAnsi="Times New Roman"/>
          <w:sz w:val="24"/>
          <w:szCs w:val="24"/>
          <w:lang w:val="id-ID"/>
        </w:rPr>
        <w:t xml:space="preserve"> </w:t>
      </w:r>
      <w:proofErr w:type="gramStart"/>
      <w:r w:rsidRPr="00770BF8">
        <w:rPr>
          <w:rFonts w:ascii="Times New Roman" w:hAnsi="Times New Roman"/>
          <w:sz w:val="24"/>
          <w:szCs w:val="24"/>
        </w:rPr>
        <w:t xml:space="preserve">Dorongan </w:t>
      </w:r>
      <w:r w:rsidRPr="00770BF8">
        <w:rPr>
          <w:rFonts w:ascii="Times New Roman" w:hAnsi="Times New Roman"/>
          <w:sz w:val="24"/>
          <w:szCs w:val="24"/>
          <w:lang w:val="id-ID"/>
        </w:rPr>
        <w:t>emosional yang tinggi berpotensi merusak sistem kognitif yang belum matang.</w:t>
      </w:r>
      <w:proofErr w:type="gramEnd"/>
      <w:r w:rsidRPr="00770BF8">
        <w:rPr>
          <w:rFonts w:ascii="Times New Roman" w:hAnsi="Times New Roman"/>
          <w:sz w:val="24"/>
          <w:szCs w:val="24"/>
          <w:lang w:val="id-ID"/>
        </w:rPr>
        <w:t xml:space="preserve"> </w:t>
      </w:r>
      <w:proofErr w:type="gramStart"/>
      <w:r w:rsidRPr="00770BF8">
        <w:rPr>
          <w:rFonts w:ascii="Times New Roman" w:hAnsi="Times New Roman"/>
          <w:sz w:val="24"/>
          <w:szCs w:val="24"/>
        </w:rPr>
        <w:t>R</w:t>
      </w:r>
      <w:r w:rsidRPr="00770BF8">
        <w:rPr>
          <w:rFonts w:ascii="Times New Roman" w:hAnsi="Times New Roman"/>
          <w:sz w:val="24"/>
          <w:szCs w:val="24"/>
          <w:lang w:val="id-ID"/>
        </w:rPr>
        <w:t>emaja dengan sistem kontrol kognitif yang belum matang</w:t>
      </w:r>
      <w:r w:rsidRPr="00770BF8">
        <w:rPr>
          <w:rFonts w:ascii="Times New Roman" w:hAnsi="Times New Roman"/>
          <w:sz w:val="24"/>
          <w:szCs w:val="24"/>
        </w:rPr>
        <w:t xml:space="preserve"> </w:t>
      </w:r>
      <w:r w:rsidRPr="00770BF8">
        <w:rPr>
          <w:rFonts w:ascii="Times New Roman" w:hAnsi="Times New Roman"/>
          <w:sz w:val="24"/>
          <w:szCs w:val="24"/>
          <w:lang w:val="id-ID"/>
        </w:rPr>
        <w:t>tidak dapat mengesampingkan dampak negatif afektif positif</w:t>
      </w:r>
      <w:r w:rsidRPr="00770BF8">
        <w:rPr>
          <w:rFonts w:ascii="Times New Roman" w:hAnsi="Times New Roman"/>
          <w:sz w:val="24"/>
          <w:szCs w:val="24"/>
        </w:rPr>
        <w:t xml:space="preserve"> </w:t>
      </w:r>
      <w:r w:rsidRPr="00770BF8">
        <w:rPr>
          <w:rFonts w:ascii="Times New Roman" w:hAnsi="Times New Roman"/>
          <w:sz w:val="24"/>
          <w:szCs w:val="24"/>
          <w:lang w:val="id-ID"/>
        </w:rPr>
        <w:t xml:space="preserve">perasaan dengan game online, </w:t>
      </w:r>
      <w:r w:rsidRPr="00770BF8">
        <w:rPr>
          <w:rFonts w:ascii="Times New Roman" w:hAnsi="Times New Roman"/>
          <w:sz w:val="24"/>
          <w:szCs w:val="24"/>
        </w:rPr>
        <w:t xml:space="preserve">dimana dapat </w:t>
      </w:r>
      <w:r w:rsidRPr="00770BF8">
        <w:rPr>
          <w:rFonts w:ascii="Times New Roman" w:hAnsi="Times New Roman"/>
          <w:sz w:val="24"/>
          <w:szCs w:val="24"/>
          <w:lang w:val="id-ID"/>
        </w:rPr>
        <w:t>menghasilkan kecenderungan yang lebih tinggi</w:t>
      </w:r>
      <w:r w:rsidRPr="00770BF8">
        <w:rPr>
          <w:rFonts w:ascii="Times New Roman" w:hAnsi="Times New Roman"/>
          <w:sz w:val="24"/>
          <w:szCs w:val="24"/>
        </w:rPr>
        <w:t xml:space="preserve"> terhadap </w:t>
      </w:r>
      <w:r w:rsidRPr="00770BF8">
        <w:rPr>
          <w:rFonts w:ascii="Times New Roman" w:hAnsi="Times New Roman"/>
          <w:sz w:val="24"/>
          <w:szCs w:val="24"/>
          <w:lang w:val="id-ID"/>
        </w:rPr>
        <w:t>kecanduan game</w:t>
      </w:r>
      <w:r w:rsidRPr="00770BF8">
        <w:rPr>
          <w:rFonts w:ascii="Times New Roman" w:hAnsi="Times New Roman"/>
          <w:sz w:val="24"/>
          <w:szCs w:val="24"/>
        </w:rPr>
        <w:t xml:space="preserve"> online</w:t>
      </w:r>
      <w:r w:rsidRPr="00770BF8">
        <w:rPr>
          <w:rFonts w:ascii="Times New Roman" w:hAnsi="Times New Roman"/>
          <w:sz w:val="24"/>
          <w:szCs w:val="24"/>
          <w:lang w:val="id-ID"/>
        </w:rPr>
        <w:t>.</w:t>
      </w:r>
      <w:proofErr w:type="gramEnd"/>
    </w:p>
    <w:p w:rsidR="004B5613" w:rsidRPr="00770BF8" w:rsidRDefault="004B5613" w:rsidP="00D76772">
      <w:pPr>
        <w:tabs>
          <w:tab w:val="left" w:pos="1418"/>
        </w:tabs>
        <w:spacing w:after="0" w:line="240" w:lineRule="auto"/>
        <w:ind w:firstLine="567"/>
        <w:jc w:val="both"/>
        <w:rPr>
          <w:rFonts w:ascii="Times New Roman" w:hAnsi="Times New Roman"/>
          <w:sz w:val="24"/>
          <w:szCs w:val="24"/>
          <w:lang w:val="id-ID"/>
        </w:rPr>
      </w:pPr>
      <w:r w:rsidRPr="00770BF8">
        <w:rPr>
          <w:rFonts w:ascii="Times New Roman" w:eastAsia="Times New Roman" w:hAnsi="Times New Roman"/>
          <w:sz w:val="24"/>
          <w:szCs w:val="24"/>
        </w:rPr>
        <w:t xml:space="preserve">Dilansir </w:t>
      </w:r>
      <w:r w:rsidRPr="00770BF8">
        <w:rPr>
          <w:rFonts w:ascii="Times New Roman" w:eastAsia="Times New Roman" w:hAnsi="Times New Roman"/>
          <w:i/>
          <w:sz w:val="24"/>
          <w:szCs w:val="24"/>
        </w:rPr>
        <w:t>Psychology Today</w:t>
      </w:r>
      <w:r w:rsidRPr="00770BF8">
        <w:rPr>
          <w:rFonts w:ascii="Times New Roman" w:eastAsia="Times New Roman" w:hAnsi="Times New Roman"/>
          <w:sz w:val="24"/>
          <w:szCs w:val="24"/>
        </w:rPr>
        <w:t xml:space="preserve">, bermain </w:t>
      </w:r>
      <w:r w:rsidRPr="00770BF8">
        <w:rPr>
          <w:rFonts w:ascii="Times New Roman" w:eastAsia="Times New Roman" w:hAnsi="Times New Roman"/>
          <w:i/>
          <w:sz w:val="24"/>
          <w:szCs w:val="24"/>
        </w:rPr>
        <w:t xml:space="preserve">game </w:t>
      </w:r>
      <w:r w:rsidRPr="00770BF8">
        <w:rPr>
          <w:rFonts w:ascii="Times New Roman" w:eastAsia="Times New Roman" w:hAnsi="Times New Roman"/>
          <w:sz w:val="24"/>
          <w:szCs w:val="24"/>
        </w:rPr>
        <w:t xml:space="preserve">mengaktifkan banyak bagian dalam otak, termasuk bagian yang berhubungan dengan proses visual, pengelolaan perhatian, fungsi motorik, dan integrasi sensomotorik. </w:t>
      </w:r>
      <w:proofErr w:type="gramStart"/>
      <w:r w:rsidRPr="00770BF8">
        <w:rPr>
          <w:rFonts w:ascii="Times New Roman" w:eastAsia="Times New Roman" w:hAnsi="Times New Roman"/>
          <w:sz w:val="24"/>
          <w:szCs w:val="24"/>
        </w:rPr>
        <w:t>Sirkuit otak yang mengaktifkan kesenangan (</w:t>
      </w:r>
      <w:r w:rsidRPr="00770BF8">
        <w:rPr>
          <w:rFonts w:ascii="Times New Roman" w:eastAsia="Times New Roman" w:hAnsi="Times New Roman"/>
          <w:i/>
          <w:sz w:val="24"/>
          <w:szCs w:val="24"/>
        </w:rPr>
        <w:t>dopamine</w:t>
      </w:r>
      <w:r w:rsidRPr="00770BF8">
        <w:rPr>
          <w:rFonts w:ascii="Times New Roman" w:eastAsia="Times New Roman" w:hAnsi="Times New Roman"/>
          <w:sz w:val="24"/>
          <w:szCs w:val="24"/>
        </w:rPr>
        <w:t xml:space="preserve">) juga ikut terangsang saat bermain game, temasuk </w:t>
      </w:r>
      <w:r w:rsidRPr="00D76772">
        <w:rPr>
          <w:rFonts w:ascii="Times New Roman" w:hAnsi="Times New Roman"/>
          <w:sz w:val="24"/>
          <w:szCs w:val="24"/>
        </w:rPr>
        <w:t>nucleus</w:t>
      </w:r>
      <w:r w:rsidRPr="00770BF8">
        <w:rPr>
          <w:rFonts w:ascii="Times New Roman" w:eastAsia="Times New Roman" w:hAnsi="Times New Roman"/>
          <w:i/>
          <w:sz w:val="24"/>
          <w:szCs w:val="24"/>
        </w:rPr>
        <w:t xml:space="preserve"> accumbens</w:t>
      </w:r>
      <w:r w:rsidRPr="00770BF8">
        <w:rPr>
          <w:rFonts w:ascii="Times New Roman" w:eastAsia="Times New Roman" w:hAnsi="Times New Roman"/>
          <w:sz w:val="24"/>
          <w:szCs w:val="24"/>
        </w:rPr>
        <w:t xml:space="preserve"> (bagian otak yang memroses penghargaan), </w:t>
      </w:r>
      <w:r w:rsidRPr="00770BF8">
        <w:rPr>
          <w:rFonts w:ascii="Times New Roman" w:eastAsia="Times New Roman" w:hAnsi="Times New Roman"/>
          <w:i/>
          <w:sz w:val="24"/>
          <w:szCs w:val="24"/>
        </w:rPr>
        <w:t xml:space="preserve">amygdala </w:t>
      </w:r>
      <w:r w:rsidRPr="00770BF8">
        <w:rPr>
          <w:rFonts w:ascii="Times New Roman" w:eastAsia="Times New Roman" w:hAnsi="Times New Roman"/>
          <w:sz w:val="24"/>
          <w:szCs w:val="24"/>
        </w:rPr>
        <w:t xml:space="preserve">(bagian otak yang memroses respon emosional), dan </w:t>
      </w:r>
      <w:r w:rsidRPr="00770BF8">
        <w:rPr>
          <w:rFonts w:ascii="Times New Roman" w:eastAsia="Times New Roman" w:hAnsi="Times New Roman"/>
          <w:i/>
          <w:sz w:val="24"/>
          <w:szCs w:val="24"/>
        </w:rPr>
        <w:t>orbitofrontal cortex</w:t>
      </w:r>
      <w:r w:rsidRPr="00770BF8">
        <w:rPr>
          <w:rFonts w:ascii="Times New Roman" w:eastAsia="Times New Roman" w:hAnsi="Times New Roman"/>
          <w:sz w:val="24"/>
          <w:szCs w:val="24"/>
        </w:rPr>
        <w:t xml:space="preserve"> (bagian otak yang memroses aktivitas visual).</w:t>
      </w:r>
      <w:proofErr w:type="gramEnd"/>
      <w:r w:rsidRPr="00770BF8">
        <w:rPr>
          <w:rFonts w:ascii="Times New Roman" w:eastAsia="Times New Roman" w:hAnsi="Times New Roman"/>
          <w:sz w:val="24"/>
          <w:szCs w:val="24"/>
        </w:rPr>
        <w:t xml:space="preserve"> </w:t>
      </w:r>
      <w:r w:rsidRPr="00770BF8">
        <w:rPr>
          <w:rFonts w:ascii="Times New Roman" w:hAnsi="Times New Roman"/>
          <w:sz w:val="24"/>
          <w:szCs w:val="24"/>
        </w:rPr>
        <w:t xml:space="preserve">Orang yang mengalami suatu ketergantungan atau kecanduan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kehilangan beberapa kemampuan/fungsi otaknya, antara lain fungsi atensi (memusatkan perhatian terhadap sesuatu hal), fungsi eksekutif (merencanakan dan melakukan tindakan) dan fungsi inhibisi (kemampuan untuk membatasi). </w:t>
      </w:r>
    </w:p>
    <w:p w:rsidR="004B5613" w:rsidRPr="00770BF8" w:rsidRDefault="004B5613" w:rsidP="00D76772">
      <w:pPr>
        <w:tabs>
          <w:tab w:val="left" w:pos="1418"/>
        </w:tabs>
        <w:spacing w:after="0" w:line="240" w:lineRule="auto"/>
        <w:ind w:firstLine="567"/>
        <w:jc w:val="both"/>
        <w:rPr>
          <w:rFonts w:ascii="Times New Roman" w:hAnsi="Times New Roman"/>
          <w:sz w:val="24"/>
          <w:szCs w:val="24"/>
          <w:lang w:val="id-ID"/>
        </w:rPr>
      </w:pPr>
      <w:r w:rsidRPr="00770BF8">
        <w:rPr>
          <w:rFonts w:ascii="Times New Roman" w:hAnsi="Times New Roman"/>
          <w:i/>
          <w:sz w:val="24"/>
          <w:szCs w:val="24"/>
        </w:rPr>
        <w:t>Game online</w:t>
      </w:r>
      <w:r w:rsidRPr="00770BF8">
        <w:rPr>
          <w:rFonts w:ascii="Times New Roman" w:hAnsi="Times New Roman"/>
          <w:sz w:val="24"/>
          <w:szCs w:val="24"/>
        </w:rPr>
        <w:t xml:space="preserve"> menyebabkan remaja terasa tertantang sehingga terus-menerus memainkannya, dan menyebabkan remaja tidak memiliki skala prioritas dalam </w:t>
      </w:r>
      <w:r w:rsidRPr="00770BF8">
        <w:rPr>
          <w:rFonts w:ascii="Times New Roman" w:hAnsi="Times New Roman"/>
          <w:sz w:val="24"/>
          <w:szCs w:val="24"/>
        </w:rPr>
        <w:lastRenderedPageBreak/>
        <w:t xml:space="preserve">menjalani aktivitas sehari-hari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Online game is an internet-based game connected by the internet so it can be played by many players and can affect the players' emotional regulation as it forgets the real world activity as it is only focused on playing games. The main focus of this research was to investigate whether there was a significant relationship between online gaming addiction and emotion regulation of adolescence. This research use descriptive correlational design with cross sectional approach. This study was conducted on 267 samples selected based on inclusion criteria with proportionate stratified random sampling technique. The instrument of this study was a questionnaire which had been modified and examined by validity and reliability tests. The result showed that the majority of respondents are young middle age (15-17 years of age) of 250 respondents (93,6%), most of them were males 235 respondents (88,0%), the mean of respondents who were playing games in 7-9 hours per day was 96 respondents (59,3%). Respondents who were addicted by online games were 107 respondents (40,1%). Respondents who had low emotion regulation were 121 respondents (54,7%). Bivariate analysis with Chi-square test showed p value 0,000 &lt; 0,05. It mean’s that is a relationship between online game addiction and emotion regulation of adolescence. The result findings recommended the adolescence to manage their time and to control them selves in playing online game so that no impact on emotional regulation.","author":[{"dropping-particle":"","family":"Nurazmi","given":"Anita","non-dropping-particle":"","parse-names":false,"suffix":""},{"dropping-particle":"","family":"Elita","given":"Veny","non-dropping-particle":"","parse-names":false,"suffix":""},{"dropping-particle":"","family":"Dewi","given":"Wan Nishfa","non-dropping-particle":"","parse-names":false,"suffix":""}],"container-title":"jurnal keperawatan","id":"ITEM-1","issue":"2","issued":{"date-parts":[["2017"]]},"page":"555-562","title":"HUBUNGAN KECANDUAN BERMAIN GAME ONLINE TERHADAP REGULASI EMOSI PADA REMAJA","type":"article-journal","volume":"5"},"uris":["http://www.mendeley.com/documents/?uuid=7d204d01-6ced-487e-a9dc-c9282240d5eb"]}],"mendeley":{"formattedCitation":"(Nurazmi et al., 2017)","plainTextFormattedCitation":"(Nurazmi et al., 2017)","previouslyFormattedCitation":"(Nurazmi et al.,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Nurazmi et al., 2017)</w:t>
      </w:r>
      <w:r w:rsidRPr="00770BF8">
        <w:rPr>
          <w:rFonts w:ascii="Times New Roman" w:hAnsi="Times New Roman"/>
          <w:sz w:val="24"/>
          <w:szCs w:val="24"/>
        </w:rPr>
        <w:fldChar w:fldCharType="end"/>
      </w:r>
      <w:r w:rsidRPr="00770BF8">
        <w:rPr>
          <w:rFonts w:ascii="Times New Roman" w:hAnsi="Times New Roman"/>
          <w:sz w:val="24"/>
          <w:szCs w:val="24"/>
        </w:rPr>
        <w:t xml:space="preserve">. </w:t>
      </w:r>
      <w:proofErr w:type="gramStart"/>
      <w:r w:rsidRPr="00770BF8">
        <w:rPr>
          <w:rFonts w:ascii="Times New Roman" w:hAnsi="Times New Roman"/>
          <w:sz w:val="24"/>
          <w:szCs w:val="24"/>
        </w:rPr>
        <w:t xml:space="preserve">Adanya perubahan otak membuat dirinya sulit mengendalikan perilaku </w:t>
      </w:r>
      <w:r w:rsidRPr="00770BF8">
        <w:rPr>
          <w:rFonts w:ascii="Times New Roman" w:hAnsi="Times New Roman"/>
          <w:i/>
          <w:sz w:val="24"/>
          <w:szCs w:val="24"/>
        </w:rPr>
        <w:t>impulsive.</w:t>
      </w:r>
      <w:proofErr w:type="gramEnd"/>
      <w:r w:rsidRPr="00770BF8">
        <w:rPr>
          <w:rFonts w:ascii="Times New Roman" w:hAnsi="Times New Roman"/>
          <w:sz w:val="24"/>
          <w:szCs w:val="24"/>
        </w:rPr>
        <w:t xml:space="preserve"> Salah satu contohnya adalah dikarenakan terbiasa untuk mendapat </w:t>
      </w:r>
      <w:r w:rsidRPr="00770BF8">
        <w:rPr>
          <w:rFonts w:ascii="Times New Roman" w:hAnsi="Times New Roman"/>
          <w:i/>
          <w:sz w:val="24"/>
          <w:szCs w:val="24"/>
        </w:rPr>
        <w:t>reward</w:t>
      </w:r>
      <w:r w:rsidRPr="00770BF8">
        <w:rPr>
          <w:rFonts w:ascii="Times New Roman" w:hAnsi="Times New Roman"/>
          <w:sz w:val="24"/>
          <w:szCs w:val="24"/>
        </w:rPr>
        <w:t xml:space="preserve"> cepat seperti yang didapatkan pada saat bermain </w:t>
      </w:r>
      <w:r w:rsidRPr="00770BF8">
        <w:rPr>
          <w:rStyle w:val="Emphasis"/>
          <w:rFonts w:ascii="Times New Roman" w:hAnsi="Times New Roman"/>
          <w:sz w:val="24"/>
          <w:szCs w:val="24"/>
        </w:rPr>
        <w:t>game</w:t>
      </w:r>
      <w:r w:rsidRPr="00770BF8">
        <w:rPr>
          <w:rFonts w:ascii="Times New Roman" w:hAnsi="Times New Roman"/>
          <w:sz w:val="24"/>
          <w:szCs w:val="24"/>
        </w:rPr>
        <w:t xml:space="preserve">, mereka menjadi </w:t>
      </w:r>
      <w:proofErr w:type="gramStart"/>
      <w:r w:rsidRPr="00770BF8">
        <w:rPr>
          <w:rFonts w:ascii="Times New Roman" w:hAnsi="Times New Roman"/>
          <w:sz w:val="24"/>
          <w:szCs w:val="24"/>
        </w:rPr>
        <w:t>susah</w:t>
      </w:r>
      <w:proofErr w:type="gramEnd"/>
      <w:r w:rsidRPr="00770BF8">
        <w:rPr>
          <w:rFonts w:ascii="Times New Roman" w:hAnsi="Times New Roman"/>
          <w:sz w:val="24"/>
          <w:szCs w:val="24"/>
        </w:rPr>
        <w:t xml:space="preserve"> menunda keinginan. </w:t>
      </w:r>
      <w:proofErr w:type="gramStart"/>
      <w:r w:rsidRPr="00770BF8">
        <w:rPr>
          <w:rFonts w:ascii="Times New Roman" w:hAnsi="Times New Roman"/>
          <w:sz w:val="24"/>
          <w:szCs w:val="24"/>
        </w:rPr>
        <w:t xml:space="preserve">Selain berperilaku </w:t>
      </w:r>
      <w:r w:rsidRPr="00770BF8">
        <w:rPr>
          <w:rFonts w:ascii="Times New Roman" w:hAnsi="Times New Roman"/>
          <w:i/>
          <w:sz w:val="24"/>
          <w:szCs w:val="24"/>
        </w:rPr>
        <w:t>impulsive,</w:t>
      </w:r>
      <w:r w:rsidRPr="00770BF8">
        <w:rPr>
          <w:rFonts w:ascii="Times New Roman" w:hAnsi="Times New Roman"/>
          <w:sz w:val="24"/>
          <w:szCs w:val="24"/>
        </w:rPr>
        <w:t xml:space="preserve"> biasanya orang yang kecanduan </w:t>
      </w:r>
      <w:r w:rsidRPr="00770BF8">
        <w:rPr>
          <w:rStyle w:val="Emphasis"/>
          <w:rFonts w:ascii="Times New Roman" w:hAnsi="Times New Roman"/>
          <w:sz w:val="24"/>
          <w:szCs w:val="24"/>
        </w:rPr>
        <w:t>video/game online</w:t>
      </w:r>
      <w:r w:rsidRPr="00770BF8">
        <w:rPr>
          <w:rFonts w:ascii="Times New Roman" w:hAnsi="Times New Roman"/>
          <w:sz w:val="24"/>
          <w:szCs w:val="24"/>
        </w:rPr>
        <w:t xml:space="preserve"> kehilangan fokus saat mengerjakan sesuatu sehingga berdampak pada prestasi dan produktivitasnya.</w:t>
      </w:r>
      <w:proofErr w:type="gramEnd"/>
      <w:r w:rsidRPr="00770BF8">
        <w:rPr>
          <w:rFonts w:ascii="Times New Roman" w:hAnsi="Times New Roman"/>
          <w:sz w:val="24"/>
          <w:szCs w:val="24"/>
        </w:rPr>
        <w:t xml:space="preserve"> </w:t>
      </w:r>
      <w:proofErr w:type="gramStart"/>
      <w:r w:rsidRPr="00770BF8">
        <w:rPr>
          <w:rFonts w:ascii="Times New Roman" w:hAnsi="Times New Roman"/>
          <w:sz w:val="24"/>
          <w:szCs w:val="24"/>
        </w:rPr>
        <w:t>Perbedaan pendapat, peningkatan emosi yang tidak stabil, kesulitan untuk mengatasi kegagalan dalam bertanding seringkali berdampak buruk pada hubungan relasinya.</w:t>
      </w:r>
      <w:proofErr w:type="gramEnd"/>
      <w:r w:rsidRPr="00770BF8">
        <w:rPr>
          <w:rFonts w:ascii="Times New Roman" w:hAnsi="Times New Roman"/>
          <w:sz w:val="24"/>
          <w:szCs w:val="24"/>
        </w:rPr>
        <w:t xml:space="preserve"> Sehingga sebagian besar para pecandu </w:t>
      </w:r>
      <w:r w:rsidRPr="00770BF8">
        <w:rPr>
          <w:rStyle w:val="Emphasis"/>
          <w:rFonts w:ascii="Times New Roman" w:hAnsi="Times New Roman"/>
          <w:sz w:val="24"/>
          <w:szCs w:val="24"/>
        </w:rPr>
        <w:t xml:space="preserve">video/game online </w:t>
      </w:r>
      <w:r w:rsidRPr="00770BF8">
        <w:rPr>
          <w:rFonts w:ascii="Times New Roman" w:hAnsi="Times New Roman"/>
          <w:sz w:val="24"/>
          <w:szCs w:val="24"/>
        </w:rPr>
        <w:t xml:space="preserve">menunjukkan sikap yang anti-sosial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10.1146/55.090902.141922","abstract":"Abstrak Perkembangan teknologi pada masa ini sangat berkembang pesat. Salah satu bagian dari hal ini adalah perkembangan game online yang berbasis pada internet. Perkembangan game online ini sudah menguasai banyak orang dan terutama kepada anak-anak remaja. Banyak anak-anak remaja mengalami kecanduan game online. Anak-anak ini menghabiskan banyak waktu untuk bermain game online. Karena menghabiskan waktu yang sangat banyak membuat anak-anak ini kurang bergaul dengan teman-teman di dalam dunia nyata. Oleh karena itu, tujuan dari penelitian ini adalah: Pertama, untuk mengetahui bagaimana game online mengakibatkan seorang pemain game online menjadi kecanduan. Kedua, untuk mengetahui apakah kecanduan game online memengaruhi kecerdasan sosial bagi pengguna game online. Ketiga, supaya siswa kelas X dan remaja pada umumnya memahami bahaya dari kecanduan game online. Keempat, menolong para pemuda remaja untuk terhindar dari masalah kecanduan game online yang berdampak negatif pada kecerdasan sosial. Kata kunci: Kecanduan, internet, game online, kecerdasan sosial. Technology development is very rapidly growing at the present time. One part of this is the development of online games based on the internet. The development of these online games has already gained control over many people, especially teenagers. Teenagers spend a lot of time playing online games. Social intelligence is low making these kids less sociable with friends in the real world. The purpose of this paper is: First, to find out how online games result in online game players becoming addicted. Secondly, to find out if online game addiction affects social intelligence for online gaming users. Third, so that students of class X and teenagers generally understand the dangers of online game addiction. Fourth, to help teenagers to avoid online game addiction problems that negatively impact social intelligence.","author":[{"dropping-particle":"","family":"Suplig","given":"Maurice Andrew","non-dropping-particle":"","parse-names":false,"suffix":""}],"container-title":"Jurnal Jaffray","id":"ITEM-1","issue":"2","issued":{"date-parts":[["2017"]]},"title":"The Effects of Student Online Game Addiction Class X High School towards Social Intelligence at Christian School in Makassar","type":"article-journal","volume":"15"},"uris":["http://www.mendeley.com/documents/?uuid=ef07f250-8371-4f85-8bd8-bdc1286842b5"]}],"mendeley":{"formattedCitation":"(Suplig, 2017)","plainTextFormattedCitation":"(Suplig, 2017)","previouslyFormattedCitation":"(Suplig,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uplig, 2017)</w:t>
      </w:r>
      <w:r w:rsidRPr="00770BF8">
        <w:rPr>
          <w:rFonts w:ascii="Times New Roman" w:hAnsi="Times New Roman"/>
          <w:sz w:val="24"/>
          <w:szCs w:val="24"/>
        </w:rPr>
        <w:fldChar w:fldCharType="end"/>
      </w:r>
      <w:r w:rsidRPr="00770BF8">
        <w:rPr>
          <w:rFonts w:ascii="Times New Roman" w:hAnsi="Times New Roman"/>
          <w:sz w:val="24"/>
          <w:szCs w:val="24"/>
        </w:rPr>
        <w:t xml:space="preserve">. Hal ini sejalan dengan penelitian yang dilakukan </w:t>
      </w:r>
      <w:r w:rsidRPr="00770BF8">
        <w:rPr>
          <w:rFonts w:ascii="Times New Roman" w:hAnsi="Times New Roman"/>
          <w:i/>
          <w:sz w:val="24"/>
          <w:szCs w:val="24"/>
        </w:rPr>
        <w:fldChar w:fldCharType="begin" w:fldLock="1"/>
      </w:r>
      <w:r w:rsidRPr="00770BF8">
        <w:rPr>
          <w:rFonts w:ascii="Times New Roman" w:hAnsi="Times New Roman"/>
          <w:i/>
          <w:sz w:val="24"/>
          <w:szCs w:val="24"/>
        </w:rPr>
        <w:instrText>ADDIN CSL_CITATION {"citationItems":[{"id":"ITEM-1","itemData":{"abstract":"Banyak penelitian di seluruh dunia mengenai penggunaan internet memfokuskan pada topik penggunaan internet game online, setelah dilaporkan banyak pemain internet game online (gamer) secara mengkhawatirkan menjadi sangat menggemari (ke arah kecanduan) dan juga menunjukkan perilaku anti sosial selama bermain, termasuk melanggar peraturan dan menghindari tanggungjawab sosial (Loton, 2007). Tujuan dari penelitian ini sendiri adalah mencari hubungan antara kecanduan terhadap internet game online dengan keterampilan sosial pada 187 remaja (77,5% laki-laki) dengan rata-rata usia partisipan penelitian: 16,7. Seluruh partisipan telah melengkapi skala Internet Addiction Disorder (IAD) milik Ivan Goldberg dan skala Social Skills Inventory (SSI) milik Ronald Riggio, yang keduanya telah diadopsi ke dalam bahasa Indonesia. Penelitian ini membuktikan bahwa terdapat hubungan yang signifikan antara kecanduan internet game online dan keterampilan sosial pada remaja dengan korelasi sebesar r=-.216**, signifikan pada l.o.s 0.01. Selain itu, ditemukan pula hubungan yang signifikan antara kecanduan internet game online dengan faktor usia dan dengan dua domain dari keterampilan sosial, antara lain, Emotional Sensitivity","author":[{"dropping-particle":"","family":"Kusumadewi","given":"Theodora Natalia","non-dropping-particle":"","parse-names":false,"suffix":""}],"container-title":"jurnal psikologi","id":"ITEM-1","issued":{"date-parts":[["2009"]]},"page":"8-22","title":"Hubungan Antara Kecanduan Internet Game Online dengan Keterampilan Sosial pada Remaja","type":"article-journal"},"uris":["http://www.mendeley.com/documents/?uuid=00ec9218-151c-451a-962b-36a76d457203"]}],"mendeley":{"formattedCitation":"(Kusumadewi, 2009)","plainTextFormattedCitation":"(Kusumadewi, 2009)","previouslyFormattedCitation":"(Kusumadewi, 2009)"},"properties":{"noteIndex":0},"schema":"https://github.com/citation-style-language/schema/raw/master/csl-citation.json"}</w:instrText>
      </w:r>
      <w:r w:rsidRPr="00770BF8">
        <w:rPr>
          <w:rFonts w:ascii="Times New Roman" w:hAnsi="Times New Roman"/>
          <w:i/>
          <w:sz w:val="24"/>
          <w:szCs w:val="24"/>
        </w:rPr>
        <w:fldChar w:fldCharType="separate"/>
      </w:r>
      <w:r w:rsidRPr="00770BF8">
        <w:rPr>
          <w:rFonts w:ascii="Times New Roman" w:hAnsi="Times New Roman"/>
          <w:noProof/>
          <w:sz w:val="24"/>
          <w:szCs w:val="24"/>
        </w:rPr>
        <w:t>(Kusumadewi, 2009)</w:t>
      </w:r>
      <w:r w:rsidRPr="00770BF8">
        <w:rPr>
          <w:rFonts w:ascii="Times New Roman" w:hAnsi="Times New Roman"/>
          <w:i/>
          <w:sz w:val="24"/>
          <w:szCs w:val="24"/>
        </w:rPr>
        <w:fldChar w:fldCharType="end"/>
      </w:r>
      <w:r w:rsidRPr="00770BF8">
        <w:rPr>
          <w:rFonts w:ascii="Times New Roman" w:hAnsi="Times New Roman"/>
          <w:sz w:val="24"/>
          <w:szCs w:val="24"/>
        </w:rPr>
        <w:t xml:space="preserve"> bahwa semakin kecanduan seorang remaja terhadap </w:t>
      </w:r>
      <w:r w:rsidRPr="00770BF8">
        <w:rPr>
          <w:rFonts w:ascii="Times New Roman" w:hAnsi="Times New Roman"/>
          <w:i/>
          <w:sz w:val="24"/>
          <w:szCs w:val="24"/>
        </w:rPr>
        <w:t>game online</w:t>
      </w:r>
      <w:r w:rsidRPr="00770BF8">
        <w:rPr>
          <w:rFonts w:ascii="Times New Roman" w:hAnsi="Times New Roman"/>
          <w:sz w:val="24"/>
          <w:szCs w:val="24"/>
        </w:rPr>
        <w:t xml:space="preserve"> maka semakin rendah keterampilan sosialnya. Orang yang kecanduan </w:t>
      </w:r>
      <w:r w:rsidRPr="00770BF8">
        <w:rPr>
          <w:rFonts w:ascii="Times New Roman" w:hAnsi="Times New Roman"/>
          <w:i/>
          <w:sz w:val="24"/>
          <w:szCs w:val="24"/>
        </w:rPr>
        <w:t>game online</w:t>
      </w:r>
      <w:r w:rsidRPr="00770BF8">
        <w:rPr>
          <w:rFonts w:ascii="Times New Roman" w:hAnsi="Times New Roman"/>
          <w:sz w:val="24"/>
          <w:szCs w:val="24"/>
        </w:rPr>
        <w:t xml:space="preserve"> akhirnya cenderung asik dengan dunianya sendiri bahkan sampai tidak peduli dengan lingkungan sekitarnya.</w:t>
      </w:r>
    </w:p>
    <w:p w:rsidR="004B5613" w:rsidRPr="00770BF8" w:rsidRDefault="004B5613" w:rsidP="00D76772">
      <w:pPr>
        <w:tabs>
          <w:tab w:val="left" w:pos="1418"/>
        </w:tabs>
        <w:spacing w:after="0" w:line="240" w:lineRule="auto"/>
        <w:ind w:firstLine="567"/>
        <w:jc w:val="both"/>
        <w:rPr>
          <w:rFonts w:ascii="Times New Roman" w:hAnsi="Times New Roman"/>
          <w:color w:val="000000"/>
          <w:sz w:val="24"/>
          <w:szCs w:val="24"/>
        </w:rPr>
      </w:pPr>
      <w:r w:rsidRPr="00770BF8">
        <w:rPr>
          <w:rFonts w:ascii="Times New Roman" w:hAnsi="Times New Roman"/>
          <w:sz w:val="24"/>
          <w:szCs w:val="24"/>
        </w:rPr>
        <w:t xml:space="preserve">Pada prinsipnya, game memiliki sifat seduktif yaitu membuat orang menjadi kecanduan untuk terpaku dengan </w:t>
      </w:r>
      <w:r w:rsidRPr="00770BF8">
        <w:rPr>
          <w:rFonts w:ascii="Times New Roman" w:hAnsi="Times New Roman"/>
          <w:i/>
          <w:sz w:val="24"/>
          <w:szCs w:val="24"/>
        </w:rPr>
        <w:t>game</w:t>
      </w:r>
      <w:r w:rsidRPr="00770BF8">
        <w:rPr>
          <w:rFonts w:ascii="Times New Roman" w:hAnsi="Times New Roman"/>
          <w:sz w:val="24"/>
          <w:szCs w:val="24"/>
        </w:rPr>
        <w:t xml:space="preserve"> selama berjam-jam. Remaja bisa dikatakan kecanduan apabila seseorang menghabiskan waktu 2-10 jam perminggu untuk bermain </w:t>
      </w:r>
      <w:r w:rsidRPr="00770BF8">
        <w:rPr>
          <w:rFonts w:ascii="Times New Roman" w:hAnsi="Times New Roman"/>
          <w:i/>
          <w:iCs/>
          <w:sz w:val="24"/>
          <w:szCs w:val="24"/>
        </w:rPr>
        <w:t>game online,</w:t>
      </w:r>
      <w:r w:rsidRPr="00770BF8">
        <w:rPr>
          <w:rFonts w:ascii="Times New Roman" w:hAnsi="Times New Roman"/>
          <w:iCs/>
          <w:sz w:val="24"/>
          <w:szCs w:val="24"/>
        </w:rPr>
        <w:t xml:space="preserve"> bahkan ada yang menghabiskan waktu hingga 39 jam dalam seminggu,</w:t>
      </w:r>
      <w:r w:rsidRPr="00770BF8">
        <w:rPr>
          <w:rFonts w:ascii="Times New Roman" w:hAnsi="Times New Roman"/>
          <w:sz w:val="24"/>
          <w:szCs w:val="24"/>
        </w:rPr>
        <w:t xml:space="preserve">artinya sehari menghabiskan waktu 5 jam untuk bermain </w:t>
      </w:r>
      <w:r w:rsidRPr="00770BF8">
        <w:rPr>
          <w:rFonts w:ascii="Times New Roman" w:hAnsi="Times New Roman"/>
          <w:i/>
          <w:sz w:val="24"/>
          <w:szCs w:val="24"/>
        </w:rPr>
        <w:t xml:space="preserve">game </w:t>
      </w:r>
      <w:r w:rsidRPr="00770BF8">
        <w:rPr>
          <w:rFonts w:ascii="Times New Roman" w:hAnsi="Times New Roman"/>
          <w:i/>
          <w:sz w:val="24"/>
          <w:szCs w:val="24"/>
        </w:rPr>
        <w:fldChar w:fldCharType="begin" w:fldLock="1"/>
      </w:r>
      <w:r w:rsidRPr="00770BF8">
        <w:rPr>
          <w:rFonts w:ascii="Times New Roman" w:hAnsi="Times New Roman"/>
          <w:i/>
          <w:sz w:val="24"/>
          <w:szCs w:val="24"/>
        </w:rPr>
        <w:instrText>ADDIN CSL_CITATION {"citationItems":[{"id":"ITEM-1","itemData":{"abstract":"Banyak penelitian di seluruh dunia mengenai penggunaan internet memfokuskan pada topik penggunaan internet game online, setelah dilaporkan banyak pemain internet game online (gamer) secara mengkhawatirkan menjadi sangat menggemari (ke arah kecanduan) dan juga menunjukkan perilaku anti sosial selama bermain, termasuk melanggar peraturan dan menghindari tanggungjawab sosial (Loton, 2007). Tujuan dari penelitian ini sendiri adalah mencari hubungan antara kecanduan terhadap internet game online dengan keterampilan sosial pada 187 remaja (77,5% laki-laki) dengan rata-rata usia partisipan penelitian: 16,7. Seluruh partisipan telah melengkapi skala Internet Addiction Disorder (IAD) milik Ivan Goldberg dan skala Social Skills Inventory (SSI) milik Ronald Riggio, yang keduanya telah diadopsi ke dalam bahasa Indonesia. Penelitian ini membuktikan bahwa terdapat hubungan yang signifikan antara kecanduan internet game online dan keterampilan sosial pada remaja dengan korelasi sebesar r=-.216**, signifikan pada l.o.s 0.01. Selain itu, ditemukan pula hubungan yang signifikan antara kecanduan internet game online dengan faktor usia dan dengan dua domain dari keterampilan sosial, antara lain, Emotional Sensitivity","author":[{"dropping-particle":"","family":"Kusumadewi","given":"Theodora Natalia","non-dropping-particle":"","parse-names":false,"suffix":""}],"container-title":"jurnal psikologi","id":"ITEM-1","issued":{"date-parts":[["2009"]]},"page":"8-22","title":"Hubungan Antara Kecanduan Internet Game Online dengan Keterampilan Sosial pada Remaja","type":"article-journal"},"uris":["http://www.mendeley.com/documents/?uuid=00ec9218-151c-451a-962b-36a76d457203"]}],"mendeley":{"formattedCitation":"(Kusumadewi, 2009)","plainTextFormattedCitation":"(Kusumadewi, 2009)","previouslyFormattedCitation":"(Kusumadewi, 2009)"},"properties":{"noteIndex":0},"schema":"https://github.com/citation-style-language/schema/raw/master/csl-citation.json"}</w:instrText>
      </w:r>
      <w:r w:rsidRPr="00770BF8">
        <w:rPr>
          <w:rFonts w:ascii="Times New Roman" w:hAnsi="Times New Roman"/>
          <w:i/>
          <w:sz w:val="24"/>
          <w:szCs w:val="24"/>
        </w:rPr>
        <w:fldChar w:fldCharType="separate"/>
      </w:r>
      <w:r w:rsidRPr="00770BF8">
        <w:rPr>
          <w:rFonts w:ascii="Times New Roman" w:hAnsi="Times New Roman"/>
          <w:noProof/>
          <w:sz w:val="24"/>
          <w:szCs w:val="24"/>
        </w:rPr>
        <w:t>(Kusumadewi, 2009)</w:t>
      </w:r>
      <w:r w:rsidRPr="00770BF8">
        <w:rPr>
          <w:rFonts w:ascii="Times New Roman" w:hAnsi="Times New Roman"/>
          <w:i/>
          <w:sz w:val="24"/>
          <w:szCs w:val="24"/>
        </w:rPr>
        <w:fldChar w:fldCharType="end"/>
      </w:r>
      <w:r w:rsidRPr="00770BF8">
        <w:rPr>
          <w:rFonts w:ascii="Times New Roman" w:hAnsi="Times New Roman"/>
          <w:i/>
          <w:sz w:val="24"/>
          <w:szCs w:val="24"/>
        </w:rPr>
        <w:t>.</w:t>
      </w:r>
    </w:p>
    <w:p w:rsidR="004B5613" w:rsidRPr="00770BF8" w:rsidRDefault="004B5613" w:rsidP="00D76772">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K</w:t>
      </w:r>
      <w:r w:rsidRPr="00770BF8">
        <w:rPr>
          <w:rFonts w:ascii="Times New Roman" w:hAnsi="Times New Roman"/>
          <w:color w:val="000000"/>
          <w:sz w:val="24"/>
          <w:szCs w:val="24"/>
        </w:rPr>
        <w:t xml:space="preserve">ecanduan bermain </w:t>
      </w:r>
      <w:r w:rsidRPr="00770BF8">
        <w:rPr>
          <w:rFonts w:ascii="Times New Roman" w:hAnsi="Times New Roman"/>
          <w:i/>
          <w:iCs/>
          <w:color w:val="000000"/>
          <w:sz w:val="24"/>
          <w:szCs w:val="24"/>
        </w:rPr>
        <w:t xml:space="preserve">game online </w:t>
      </w:r>
      <w:r w:rsidRPr="00770BF8">
        <w:rPr>
          <w:rFonts w:ascii="Times New Roman" w:hAnsi="Times New Roman"/>
          <w:color w:val="000000"/>
          <w:sz w:val="24"/>
          <w:szCs w:val="24"/>
        </w:rPr>
        <w:t xml:space="preserve">didefinisikan sebagai sikap berlebihan dalam penggunaan </w:t>
      </w:r>
      <w:r w:rsidRPr="00D76772">
        <w:rPr>
          <w:rFonts w:ascii="Times New Roman" w:hAnsi="Times New Roman"/>
          <w:sz w:val="24"/>
          <w:szCs w:val="24"/>
        </w:rPr>
        <w:t>komputer</w:t>
      </w:r>
      <w:r w:rsidRPr="00770BF8">
        <w:rPr>
          <w:rFonts w:ascii="Times New Roman" w:hAnsi="Times New Roman"/>
          <w:color w:val="000000"/>
          <w:sz w:val="24"/>
          <w:szCs w:val="24"/>
        </w:rPr>
        <w:t xml:space="preserve"> dan </w:t>
      </w:r>
      <w:r w:rsidRPr="00770BF8">
        <w:rPr>
          <w:rFonts w:ascii="Times New Roman" w:hAnsi="Times New Roman"/>
          <w:i/>
          <w:color w:val="000000"/>
          <w:sz w:val="24"/>
          <w:szCs w:val="24"/>
        </w:rPr>
        <w:t xml:space="preserve">video </w:t>
      </w:r>
      <w:r w:rsidRPr="00770BF8">
        <w:rPr>
          <w:rFonts w:ascii="Times New Roman" w:hAnsi="Times New Roman"/>
          <w:i/>
          <w:iCs/>
          <w:color w:val="000000"/>
          <w:sz w:val="24"/>
          <w:szCs w:val="24"/>
        </w:rPr>
        <w:t xml:space="preserve">game </w:t>
      </w:r>
      <w:r w:rsidRPr="00770BF8">
        <w:rPr>
          <w:rFonts w:ascii="Times New Roman" w:hAnsi="Times New Roman"/>
          <w:color w:val="000000"/>
          <w:sz w:val="24"/>
          <w:szCs w:val="24"/>
        </w:rPr>
        <w:t xml:space="preserve">sehingga para pemainnya tidak bisa mengendalikan sikap yang berlebihan tersebut yang berdampak pada masalah sosial dan emosional </w:t>
      </w:r>
      <w:r w:rsidRPr="00770BF8">
        <w:rPr>
          <w:rFonts w:ascii="Times New Roman" w:hAnsi="Times New Roman"/>
          <w:color w:val="000000"/>
          <w:sz w:val="24"/>
          <w:szCs w:val="24"/>
        </w:rPr>
        <w:fldChar w:fldCharType="begin" w:fldLock="1"/>
      </w:r>
      <w:r w:rsidRPr="00770BF8">
        <w:rPr>
          <w:rFonts w:ascii="Times New Roman" w:hAnsi="Times New Roman"/>
          <w:color w:val="000000"/>
          <w:sz w:val="24"/>
          <w:szCs w:val="24"/>
        </w:rPr>
        <w:instrText>ADDIN CSL_CITATION {"citationItems":[{"id":"ITEM-1","itemData":{"DOI":"2355-8539","abstract":"Artikel ini berisikan tentang faktor-faktor yang mempengaruhi perilaku gangguan kecanduan game online pada peserta didik . game online sendiri mempunyai Salah satu penyimpangan yang dilakukan oleh remaja akibat kecanduan game online antara lain berbohong. Kebiasaan berbohong ini disebabkan karena remaja yang notabene masih peserta didik mendapatkan uang dari orang tuanya. Jika mereka mengatakan secara terus terang meminta uang untuk bermain game online, tentu orang tua sulit untuk memberikannya. Dengan alasan itulah akhirnya banyak remaja memilih berbohong. Banyaknya waktu yang dihabiskan dengan bermain games dapat berpengaruh terhadap perilaku remaja antara lain malas. Selain itu, berbagai game online kerap kali membutuhkan uang untuk membeli senjata-senjata game, sehingga tidak menutup kemungkinan pengguna yang mayoritas masih pelajar berbohong kepada orang tua dengan berbagai alasan agar dapat memenuhi hobinya bermain game online. Perubahan perilaku pada remaja yang mengalami kecanduan game online mungkin tidak dirasakan oleh remaja itu sendiri, tetapi dapat dirasakan oleh orang lain dilingkungan mereka khususnya orang tua , hal tersebut dibuktikan dengan banyaknya remaja sering membolos dan menghabiskan waktu di depan computer dari pada buku, sehingga menyebabkan aktivitas sekolahnya terganggu. Tujuan dari penelitian ini adalah menjelaskan dan mendiskripsikan faktor-faktor penyebab remaja lebih suka game online,. Penelitian ini dilakukan dengan menggunakan metode kuantitatif, Penelitian ini dilaksanakan di MA Al Furqon Prabumulih tahun pelajaran 2015/2016 pada 26 Februari sampai dengan 26 Maret sesuai dengan jadwal yang disepakati. Subjek dalam penelitian ini adalah seluruh peserta didik kelas X MA Al-Furqon Prabumulih sebanyak 53 peserta didik. Berdasarkan hasil penelitian terdapat enam indikator factor-faktor yang mempengaruhi, antara sebagai berikut: Kurangnya perhatian dari orang-orang terdekat,depresi,kurang control,kurang kegiatan,lingkungan dan pola asuh.","author":[{"dropping-particle":"","family":"Masya","given":"Hardiyansyah","non-dropping-particle":"","parse-names":false,"suffix":""},{"dropping-particle":"","family":"Candra","given":"Dian Adi","non-dropping-particle":"","parse-names":false,"suffix":""}],"container-title":"KONSELI: Jurnal Bimbingan dan Konseling (E-Journal)","id":"ITEM-1","issue":"2","issued":{"date-parts":[["2016"]]},"page":"103-118","title":"Faktor-Faktor yang Mempengaruhi Perilaku Gangguan Kecanduan Game Online pada Peserta Didik Kelas X Di Madrasah Aliyah Al Furqon Prabumulih Tahun Pelajaran 2015/2016","type":"article-journal","volume":"3"},"uris":["http://www.mendeley.com/documents/?uuid=d165ac7b-0761-4c30-810f-af2651e307b7"]}],"mendeley":{"formattedCitation":"(Masya &amp; Candra, 2016)","plainTextFormattedCitation":"(Masya &amp; Candra, 2016)","previouslyFormattedCitation":"(Masya &amp; Candra, 2016)"},"properties":{"noteIndex":0},"schema":"https://github.com/citation-style-language/schema/raw/master/csl-citation.json"}</w:instrText>
      </w:r>
      <w:r w:rsidRPr="00770BF8">
        <w:rPr>
          <w:rFonts w:ascii="Times New Roman" w:hAnsi="Times New Roman"/>
          <w:color w:val="000000"/>
          <w:sz w:val="24"/>
          <w:szCs w:val="24"/>
        </w:rPr>
        <w:fldChar w:fldCharType="separate"/>
      </w:r>
      <w:r w:rsidRPr="00770BF8">
        <w:rPr>
          <w:rFonts w:ascii="Times New Roman" w:hAnsi="Times New Roman"/>
          <w:noProof/>
          <w:color w:val="000000"/>
          <w:sz w:val="24"/>
          <w:szCs w:val="24"/>
        </w:rPr>
        <w:t>(Masya &amp; Candra, 2016)</w:t>
      </w:r>
      <w:r w:rsidRPr="00770BF8">
        <w:rPr>
          <w:rFonts w:ascii="Times New Roman" w:hAnsi="Times New Roman"/>
          <w:color w:val="000000"/>
          <w:sz w:val="24"/>
          <w:szCs w:val="24"/>
        </w:rPr>
        <w:fldChar w:fldCharType="end"/>
      </w:r>
      <w:r w:rsidRPr="00770BF8">
        <w:rPr>
          <w:rFonts w:ascii="Times New Roman" w:hAnsi="Times New Roman"/>
          <w:color w:val="000000"/>
          <w:sz w:val="24"/>
          <w:szCs w:val="24"/>
        </w:rPr>
        <w:t xml:space="preserve">. </w:t>
      </w:r>
      <w:proofErr w:type="gramStart"/>
      <w:r w:rsidRPr="00770BF8">
        <w:rPr>
          <w:rFonts w:ascii="Times New Roman" w:hAnsi="Times New Roman"/>
          <w:sz w:val="24"/>
          <w:szCs w:val="24"/>
        </w:rPr>
        <w:t xml:space="preserve">Dampak seseorang yang mengalami </w:t>
      </w:r>
      <w:r w:rsidRPr="00770BF8">
        <w:rPr>
          <w:rFonts w:ascii="Times New Roman" w:hAnsi="Times New Roman"/>
          <w:sz w:val="24"/>
          <w:szCs w:val="24"/>
        </w:rPr>
        <w:lastRenderedPageBreak/>
        <w:t>kecanduan terhadap video atau permainan berbasis internet (</w:t>
      </w:r>
      <w:r w:rsidRPr="00770BF8">
        <w:rPr>
          <w:rStyle w:val="Emphasis"/>
          <w:rFonts w:ascii="Times New Roman" w:hAnsi="Times New Roman"/>
          <w:sz w:val="24"/>
          <w:szCs w:val="24"/>
        </w:rPr>
        <w:t>game online</w:t>
      </w:r>
      <w:r w:rsidRPr="00770BF8">
        <w:rPr>
          <w:rFonts w:ascii="Times New Roman" w:hAnsi="Times New Roman"/>
          <w:sz w:val="24"/>
          <w:szCs w:val="24"/>
        </w:rPr>
        <w:t>) sangat besar.</w:t>
      </w:r>
      <w:proofErr w:type="gramEnd"/>
      <w:r w:rsidRPr="00770BF8">
        <w:rPr>
          <w:rFonts w:ascii="Times New Roman" w:hAnsi="Times New Roman"/>
          <w:sz w:val="24"/>
          <w:szCs w:val="24"/>
        </w:rPr>
        <w:t xml:space="preserve"> B</w:t>
      </w:r>
      <w:r w:rsidRPr="00770BF8">
        <w:rPr>
          <w:rFonts w:ascii="Times New Roman" w:hAnsi="Times New Roman"/>
          <w:sz w:val="24"/>
          <w:szCs w:val="24"/>
          <w:lang w:val="id-ID"/>
        </w:rPr>
        <w:t xml:space="preserve">ermain </w:t>
      </w:r>
      <w:r w:rsidRPr="00770BF8">
        <w:rPr>
          <w:rFonts w:ascii="Times New Roman" w:hAnsi="Times New Roman"/>
          <w:i/>
          <w:sz w:val="24"/>
          <w:szCs w:val="24"/>
          <w:lang w:val="id-ID"/>
        </w:rPr>
        <w:t>game online</w:t>
      </w:r>
      <w:r w:rsidRPr="00770BF8">
        <w:rPr>
          <w:rFonts w:ascii="Times New Roman" w:hAnsi="Times New Roman"/>
          <w:sz w:val="24"/>
          <w:szCs w:val="24"/>
          <w:lang w:val="id-ID"/>
        </w:rPr>
        <w:t xml:space="preserve"> memberikan kesempatan kepada remaja untuk merasakan keberhasilan dari memenangkan permainan, </w:t>
      </w:r>
      <w:r w:rsidRPr="00770BF8">
        <w:rPr>
          <w:rFonts w:ascii="Times New Roman" w:hAnsi="Times New Roman"/>
          <w:sz w:val="24"/>
          <w:szCs w:val="24"/>
        </w:rPr>
        <w:t>menambah per</w:t>
      </w:r>
      <w:r w:rsidRPr="00770BF8">
        <w:rPr>
          <w:rFonts w:ascii="Times New Roman" w:hAnsi="Times New Roman"/>
          <w:sz w:val="24"/>
          <w:szCs w:val="24"/>
          <w:lang w:val="id-ID"/>
        </w:rPr>
        <w:t>teman</w:t>
      </w:r>
      <w:r w:rsidRPr="00770BF8">
        <w:rPr>
          <w:rFonts w:ascii="Times New Roman" w:hAnsi="Times New Roman"/>
          <w:sz w:val="24"/>
          <w:szCs w:val="24"/>
        </w:rPr>
        <w:t xml:space="preserve">an dalam dunia </w:t>
      </w:r>
      <w:r w:rsidRPr="00770BF8">
        <w:rPr>
          <w:rFonts w:ascii="Times New Roman" w:hAnsi="Times New Roman"/>
          <w:sz w:val="24"/>
          <w:szCs w:val="24"/>
          <w:lang w:val="id-ID"/>
        </w:rPr>
        <w:t>virtual dan untuk menghilangkan stres.</w:t>
      </w:r>
    </w:p>
    <w:p w:rsidR="004B5613" w:rsidRPr="00770BF8" w:rsidRDefault="004B5613" w:rsidP="00B3230D">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color w:val="000000"/>
          <w:sz w:val="24"/>
          <w:szCs w:val="24"/>
        </w:rPr>
        <w:t xml:space="preserve">Kecanduan terhadap </w:t>
      </w:r>
      <w:r w:rsidRPr="00770BF8">
        <w:rPr>
          <w:rFonts w:ascii="Times New Roman" w:hAnsi="Times New Roman"/>
          <w:i/>
          <w:color w:val="000000"/>
          <w:sz w:val="24"/>
          <w:szCs w:val="24"/>
        </w:rPr>
        <w:t>game online</w:t>
      </w:r>
      <w:r w:rsidRPr="00770BF8">
        <w:rPr>
          <w:rFonts w:ascii="Times New Roman" w:hAnsi="Times New Roman"/>
          <w:color w:val="000000"/>
          <w:sz w:val="24"/>
          <w:szCs w:val="24"/>
        </w:rPr>
        <w:t xml:space="preserve"> juga </w:t>
      </w:r>
      <w:proofErr w:type="gramStart"/>
      <w:r w:rsidRPr="00770BF8">
        <w:rPr>
          <w:rFonts w:ascii="Times New Roman" w:hAnsi="Times New Roman"/>
          <w:color w:val="000000"/>
          <w:sz w:val="24"/>
          <w:szCs w:val="24"/>
        </w:rPr>
        <w:t>akan</w:t>
      </w:r>
      <w:proofErr w:type="gramEnd"/>
      <w:r w:rsidRPr="00770BF8">
        <w:rPr>
          <w:rFonts w:ascii="Times New Roman" w:hAnsi="Times New Roman"/>
          <w:color w:val="000000"/>
          <w:sz w:val="24"/>
          <w:szCs w:val="24"/>
        </w:rPr>
        <w:t xml:space="preserve"> mempengaruhi hidup pemain. Pemain </w:t>
      </w:r>
      <w:r w:rsidRPr="00770BF8">
        <w:rPr>
          <w:rFonts w:ascii="Times New Roman" w:hAnsi="Times New Roman"/>
          <w:i/>
          <w:color w:val="000000"/>
          <w:sz w:val="24"/>
          <w:szCs w:val="24"/>
        </w:rPr>
        <w:t>game online</w:t>
      </w:r>
      <w:r w:rsidRPr="00770BF8">
        <w:rPr>
          <w:rFonts w:ascii="Times New Roman" w:hAnsi="Times New Roman"/>
          <w:color w:val="000000"/>
          <w:sz w:val="24"/>
          <w:szCs w:val="24"/>
        </w:rPr>
        <w:t xml:space="preserve"> yang mengalami kecanduan </w:t>
      </w:r>
      <w:proofErr w:type="gramStart"/>
      <w:r w:rsidRPr="00770BF8">
        <w:rPr>
          <w:rFonts w:ascii="Times New Roman" w:hAnsi="Times New Roman"/>
          <w:color w:val="000000"/>
          <w:sz w:val="24"/>
          <w:szCs w:val="24"/>
        </w:rPr>
        <w:t>akan</w:t>
      </w:r>
      <w:proofErr w:type="gramEnd"/>
      <w:r w:rsidRPr="00770BF8">
        <w:rPr>
          <w:rFonts w:ascii="Times New Roman" w:hAnsi="Times New Roman"/>
          <w:color w:val="000000"/>
          <w:sz w:val="24"/>
          <w:szCs w:val="24"/>
        </w:rPr>
        <w:t xml:space="preserve"> merasa hidupnya membosankan jika mereka tidak memainkan game online. Saat asyik bermain </w:t>
      </w:r>
      <w:r w:rsidRPr="00770BF8">
        <w:rPr>
          <w:rFonts w:ascii="Times New Roman" w:hAnsi="Times New Roman"/>
          <w:i/>
          <w:color w:val="000000"/>
          <w:sz w:val="24"/>
          <w:szCs w:val="24"/>
        </w:rPr>
        <w:t xml:space="preserve">game </w:t>
      </w:r>
      <w:r w:rsidRPr="00B3230D">
        <w:rPr>
          <w:rFonts w:ascii="Times New Roman" w:hAnsi="Times New Roman"/>
          <w:sz w:val="24"/>
          <w:szCs w:val="24"/>
        </w:rPr>
        <w:t>online</w:t>
      </w:r>
      <w:r w:rsidRPr="00770BF8">
        <w:rPr>
          <w:rFonts w:ascii="Times New Roman" w:hAnsi="Times New Roman"/>
          <w:color w:val="000000"/>
          <w:sz w:val="24"/>
          <w:szCs w:val="24"/>
        </w:rPr>
        <w:t xml:space="preserve"> seringkali tanpa sadar emosinya terbawa dengan permainan yang ia mainkan yang membuat siswa tersebut cenderung mudah tersinggung, marah dan secara tiba-tiba menjadi bahagia, hal ini yang membuat emosional siswa menjadi tidak terkontrol </w:t>
      </w:r>
      <w:r w:rsidRPr="00770BF8">
        <w:rPr>
          <w:rFonts w:ascii="Times New Roman" w:hAnsi="Times New Roman"/>
          <w:color w:val="000000"/>
          <w:sz w:val="24"/>
          <w:szCs w:val="24"/>
        </w:rPr>
        <w:fldChar w:fldCharType="begin" w:fldLock="1"/>
      </w:r>
      <w:r w:rsidRPr="00770BF8">
        <w:rPr>
          <w:rFonts w:ascii="Times New Roman" w:hAnsi="Times New Roman"/>
          <w:color w:val="000000"/>
          <w:sz w:val="24"/>
          <w:szCs w:val="24"/>
        </w:rPr>
        <w:instrText>ADDIN CSL_CITATION {"citationItems":[{"id":"ITEM-1","itemData":{"DOI":"2477-2674","author":[{"dropping-particle":"","family":"Misnawati","given":"","non-dropping-particle":"","parse-names":false,"suffix":""}],"container-title":"Jurnal Psikoborneo","id":"ITEM-1","issue":"2","issued":{"date-parts":[["2014"]]},"page":"312-329","title":"Hubungan Antara Kecerdasan Emosi Dengan Kecanduan Game Online Pada Siswa-Siswi Di SMP YPS (Yayasan Pendidikan Samarinda)","type":"article-journal","volume":"4"},"uris":["http://www.mendeley.com/documents/?uuid=e6b5fe63-bc80-4e49-91fc-0a876a53381e"]}],"mendeley":{"formattedCitation":"(Misnawati, 2014)","plainTextFormattedCitation":"(Misnawati, 2014)","previouslyFormattedCitation":"(Misnawati, 2014)"},"properties":{"noteIndex":0},"schema":"https://github.com/citation-style-language/schema/raw/master/csl-citation.json"}</w:instrText>
      </w:r>
      <w:r w:rsidRPr="00770BF8">
        <w:rPr>
          <w:rFonts w:ascii="Times New Roman" w:hAnsi="Times New Roman"/>
          <w:color w:val="000000"/>
          <w:sz w:val="24"/>
          <w:szCs w:val="24"/>
        </w:rPr>
        <w:fldChar w:fldCharType="separate"/>
      </w:r>
      <w:r w:rsidRPr="00770BF8">
        <w:rPr>
          <w:rFonts w:ascii="Times New Roman" w:hAnsi="Times New Roman"/>
          <w:noProof/>
          <w:color w:val="000000"/>
          <w:sz w:val="24"/>
          <w:szCs w:val="24"/>
        </w:rPr>
        <w:t>(Misnawati, 2014)</w:t>
      </w:r>
      <w:r w:rsidRPr="00770BF8">
        <w:rPr>
          <w:rFonts w:ascii="Times New Roman" w:hAnsi="Times New Roman"/>
          <w:color w:val="000000"/>
          <w:sz w:val="24"/>
          <w:szCs w:val="24"/>
        </w:rPr>
        <w:fldChar w:fldCharType="end"/>
      </w:r>
      <w:r w:rsidRPr="00770BF8">
        <w:rPr>
          <w:rFonts w:ascii="Times New Roman" w:hAnsi="Times New Roman"/>
          <w:color w:val="000000"/>
          <w:sz w:val="24"/>
          <w:szCs w:val="24"/>
        </w:rPr>
        <w:t>.</w:t>
      </w:r>
      <w:r w:rsidRPr="00770BF8">
        <w:rPr>
          <w:rFonts w:ascii="Times New Roman" w:hAnsi="Times New Roman"/>
          <w:sz w:val="24"/>
          <w:szCs w:val="24"/>
        </w:rPr>
        <w:t xml:space="preserve"> </w:t>
      </w:r>
    </w:p>
    <w:p w:rsidR="004B5613" w:rsidRPr="00770BF8" w:rsidRDefault="004B5613" w:rsidP="00B3230D">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Kecerdasan emosional merupakan kemampuan seseorang mengenali emosi diri (</w:t>
      </w:r>
      <w:r w:rsidRPr="00770BF8">
        <w:rPr>
          <w:rFonts w:ascii="Times New Roman" w:hAnsi="Times New Roman"/>
          <w:i/>
          <w:sz w:val="24"/>
          <w:szCs w:val="24"/>
        </w:rPr>
        <w:t>self-emotion appraisal</w:t>
      </w:r>
      <w:r w:rsidRPr="00770BF8">
        <w:rPr>
          <w:rFonts w:ascii="Times New Roman" w:hAnsi="Times New Roman"/>
          <w:sz w:val="24"/>
          <w:szCs w:val="24"/>
        </w:rPr>
        <w:t>), mengelola emosi (</w:t>
      </w:r>
      <w:r w:rsidRPr="00770BF8">
        <w:rPr>
          <w:rFonts w:ascii="Times New Roman" w:hAnsi="Times New Roman"/>
          <w:i/>
          <w:sz w:val="24"/>
          <w:szCs w:val="24"/>
        </w:rPr>
        <w:t>use of emotion</w:t>
      </w:r>
      <w:r w:rsidRPr="00770BF8">
        <w:rPr>
          <w:rFonts w:ascii="Times New Roman" w:hAnsi="Times New Roman"/>
          <w:sz w:val="24"/>
          <w:szCs w:val="24"/>
        </w:rPr>
        <w:t>), mengenali emosi orang lain (ot</w:t>
      </w:r>
      <w:r w:rsidRPr="00770BF8">
        <w:rPr>
          <w:rFonts w:ascii="Times New Roman" w:hAnsi="Times New Roman"/>
          <w:i/>
          <w:sz w:val="24"/>
          <w:szCs w:val="24"/>
        </w:rPr>
        <w:t>her’s emotion appraisal</w:t>
      </w:r>
      <w:r w:rsidRPr="00770BF8">
        <w:rPr>
          <w:rFonts w:ascii="Times New Roman" w:hAnsi="Times New Roman"/>
          <w:sz w:val="24"/>
          <w:szCs w:val="24"/>
        </w:rPr>
        <w:t>), dan membina hubungan dengan orang lain (</w:t>
      </w:r>
      <w:r w:rsidRPr="00B3230D">
        <w:rPr>
          <w:rFonts w:ascii="Times New Roman" w:hAnsi="Times New Roman"/>
          <w:sz w:val="24"/>
          <w:szCs w:val="24"/>
        </w:rPr>
        <w:t>regulation</w:t>
      </w:r>
      <w:r w:rsidRPr="00770BF8">
        <w:rPr>
          <w:rFonts w:ascii="Times New Roman" w:hAnsi="Times New Roman"/>
          <w:i/>
          <w:sz w:val="24"/>
          <w:szCs w:val="24"/>
        </w:rPr>
        <w:t xml:space="preserve"> of emotion</w:t>
      </w:r>
      <w:r w:rsidRPr="00770BF8">
        <w:rPr>
          <w:rFonts w:ascii="Times New Roman" w:hAnsi="Times New Roman"/>
          <w:sz w:val="24"/>
          <w:szCs w:val="24"/>
        </w:rPr>
        <w:t xml:space="preserve">)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Goleman","given":"Daniel","non-dropping-particle":"","parse-names":false,"suffix":""}],"id":"ITEM-1","issued":{"date-parts":[["2009"]]},"publisher":"PT.Gramedia Pustaka Utama","publisher-place":"Jakarta","title":"Emotional Intelligence. Kecerdasan Emosional Mengapa EI Lebih Penting Daripada IQ (Terjemahan T.Hermaya)","type":"book"},"uris":["http://www.mendeley.com/documents/?uuid=f79d8137-f812-462a-9624-111226b2eadf"]}],"mendeley":{"formattedCitation":"(Goleman, 2009)","plainTextFormattedCitation":"(Goleman, 2009)","previouslyFormattedCitation":"(Goleman, 2009)"},"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Goleman, 2009)</w:t>
      </w:r>
      <w:r w:rsidRPr="00770BF8">
        <w:rPr>
          <w:rFonts w:ascii="Times New Roman" w:hAnsi="Times New Roman"/>
          <w:sz w:val="24"/>
          <w:szCs w:val="24"/>
        </w:rPr>
        <w:fldChar w:fldCharType="end"/>
      </w:r>
      <w:r w:rsidRPr="00770BF8">
        <w:rPr>
          <w:rFonts w:ascii="Times New Roman" w:hAnsi="Times New Roman"/>
          <w:sz w:val="24"/>
          <w:szCs w:val="24"/>
        </w:rPr>
        <w:t xml:space="preserve">. Kecerdasan emosional bagi remaja memiliki beberapa keuntungan yang pertama menjadi alat untuk membantu pengendalian diri sehingga remaja tidak terjerumus ke dalam tindakan-tindakan yang dapat merugikan dirinya sendiri maupun orang lain. Kedua, kecerdasan emosional bisa diimplementasikan sebagai </w:t>
      </w:r>
      <w:proofErr w:type="gramStart"/>
      <w:r w:rsidRPr="00770BF8">
        <w:rPr>
          <w:rFonts w:ascii="Times New Roman" w:hAnsi="Times New Roman"/>
          <w:sz w:val="24"/>
          <w:szCs w:val="24"/>
        </w:rPr>
        <w:t>cara</w:t>
      </w:r>
      <w:proofErr w:type="gramEnd"/>
      <w:r w:rsidRPr="00770BF8">
        <w:rPr>
          <w:rFonts w:ascii="Times New Roman" w:hAnsi="Times New Roman"/>
          <w:sz w:val="24"/>
          <w:szCs w:val="24"/>
        </w:rPr>
        <w:t xml:space="preserve"> yang sangat baik untuk memasarkan atau membesarkan ide, gagasan, konsep atau bahkan produk. Ketiga, kecerdasan emosional adalah modal penting untuk mengembangkan bakat yang dimiliki, utamanya bakat kepemimpinan dalam bidang apapun (Suharsono, dalam</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Kecerdasan emosi sangat dibutuhkan dalam berhubungan dengan orang lain. Namun, saat ini semakin banyak masalah yang harus dihadapi individu yang dapat berakibat buruk terhadap kecerdasan emosi. Salah satu faktor yang mempengaruhi kecerdasan emosi yaitu intensitas bermain game online. Tujuan utama pada penelitian ini adalah mengetahui hubungan antara intensitas bermain game online dengan kecerdasan emosi. Hipotesis dalam penelitian ini adalah adanya hubungan yang negatif antara intensitas bermain game online dengan kecerdasan emosi. Subjek penelitian ini adalah siswa SMP Angkasa Lanud Adi Soemarmo dan siswa SMP Negeri 2 Kartasura yang bermain game online. Teknik sampling menggunakan purposive non random sampling. Penelitian menggunakan skala intensitas bermain game online dan kecerdasan emosi dan hasil penelitian diuji korelasi dengan teknik product moment. Hasil penelitian yang didapatkan menunjukkan adanya hubungan intensitas bermain game online yang signifikan dengan kecerdasan emosi, dengan hasil analisis korelasi (rxy) sebesar - 0,190 dengan signifikansi (p)= 0,024; (p)≤0,05. Hal ini berarti intensitas bermain game online pada remaja dapat mempengaruhi kecerdasan emosi mereka. Kategorisasi remaja mengenai intensitas bermain game online tergolong sedang RE = 24,19 (63,89%) sedangkan kecerdasan emosi remaja tergolong tinggi RE =113,83 (73,14%). Intensitas bermain game online mempengaruhi kecerdasan emosi sebesar 3,6%.","author":[{"dropping-particle":"","family":"Kholidiyah","given":"Ulfi","non-dropping-particle":"","parse-names":false,"suffix":""}],"id":"ITEM-1","issued":{"date-parts":[["2013"]]},"number-of-pages":"1-9","publisher":"Universitas Muhammadiyah Surakarta","title":"Hubungan Antara Intensitas Bermain Game Online Dengan Kecerdasan Emosi","type":"thesis"},"uris":["http://www.mendeley.com/documents/?uuid=0b7d80a1-34b9-4f36-b23f-8effa2c4a6f8"]}],"mendeley":{"formattedCitation":"(Kholidiyah, 2013)","plainTextFormattedCitation":"(Kholidiyah, 2013)","previouslyFormattedCitation":"(Kholidiyah, 2013)"},"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Kholidiyah, 2013)</w:t>
      </w:r>
      <w:r w:rsidRPr="00770BF8">
        <w:rPr>
          <w:rFonts w:ascii="Times New Roman" w:hAnsi="Times New Roman"/>
          <w:sz w:val="24"/>
          <w:szCs w:val="24"/>
        </w:rPr>
        <w:fldChar w:fldCharType="end"/>
      </w:r>
      <w:r w:rsidRPr="00770BF8">
        <w:rPr>
          <w:rFonts w:ascii="Times New Roman" w:hAnsi="Times New Roman"/>
          <w:sz w:val="24"/>
          <w:szCs w:val="24"/>
        </w:rPr>
        <w:t xml:space="preserve">). </w:t>
      </w:r>
    </w:p>
    <w:p w:rsidR="004B5613" w:rsidRPr="00770BF8" w:rsidRDefault="004B5613" w:rsidP="00B3230D">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Hal ini sejalan dengan penelitian yang dilakuk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abstract":"Skripsi ini membahas Intensitas Bermain Game Online Dengan Kecerdasan Emosi Pada Siswa Kelas XI di SMA Muhammadiyah 5 Palembang. Penelitian ini menggunakan metode kuantitatif dengan teknik pengambilan sampel menggunakan cluster random sampling dengan mengacu pada tabel isaac dan michael pada taraf kesalahan 5%. Sehingga diperoleh sampel penelitian sebanyak 110 siswa. Metode analisis data yang digunakan untuk menguji hipotesis penelitian adalah analisis korelasi Product Moment. Kesimpulan yang diambil dari hasil penelitian adalah ada hubungan negatif yang sangat signifikan antara intensitas bermain game online kecerdasan emosi pada siswa kelas XI di SMA Muhammadiyah 5 Palembang dibuktikan dengan koefisien korelasi sebesar -0,617 dan nilai p = 0,000 yang berarti bahwa Dapat diartikan bahwa semakin tinggi tingkat intensitas bermain game online yang dimiliki oleh siswa maka semakin rendah kecerdasan emosi yang dimilikinya, dan sebaliknya apabila semakin rendah intensitas bermain game online yang dimiliki siswa maka semakin tinggi kecerdasan emosi yang ada pada dirinya.","author":[{"dropping-particle":"","family":"Agustin","given":"Heske","non-dropping-particle":"","parse-names":false,"suffix":""}],"container-title":"jurnal psikologi","id":"ITEM-1","issued":{"date-parts":[["2012"]]},"number-of-pages":"1-10","publisher":"Universitas Islam Negeri Raden Patah","title":"Intensitas Bermain Game Online Dengan Kecerdasan Emosi Pada Siswa Kelas XI Di SMA Muhammadiyah 5 Palembang","type":"thesis"},"uris":["http://www.mendeley.com/documents/?uuid=a8a54785-fc38-4cc4-b319-113393b38d55"]}],"mendeley":{"formattedCitation":"(Agustin, 2012)","plainTextFormattedCitation":"(Agustin, 2012)","previouslyFormattedCitation":"(Agustin, 2012)"},"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gustin, 2018)</w:t>
      </w:r>
      <w:r w:rsidRPr="00770BF8">
        <w:rPr>
          <w:rFonts w:ascii="Times New Roman" w:hAnsi="Times New Roman"/>
          <w:sz w:val="24"/>
          <w:szCs w:val="24"/>
        </w:rPr>
        <w:fldChar w:fldCharType="end"/>
      </w:r>
      <w:r w:rsidRPr="00770BF8">
        <w:rPr>
          <w:rFonts w:ascii="Times New Roman" w:hAnsi="Times New Roman"/>
          <w:sz w:val="24"/>
          <w:szCs w:val="24"/>
        </w:rPr>
        <w:t xml:space="preserve"> d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2477-2674","abstract":"This study aims to determine whether there is a correlation between the intensity playing game online and emotional intelligence in adolescent mobile legend game players in the city of Samarinda. The sampling was determined by purposive sampling. The number of samples used as research was 100 adolescents. Data collection methods used were the emotional intelligence scale and intensity playing game online scale. Data analysis techniques use by Pearson R correlation test. The results of this study indicate there is a negative and significant between the intensity playing game online and emotional intelligence, with a value of r = -0.506 and a Sig value = 0.014 (P &lt; 0.05). That is, the higher the intensity of playing a teenager's online game, the lower the level of emotional intelligence. Conversely, if the lower intensity of playing online games for a teenager, emotional intelligence will be higher. Keywords","author":[{"dropping-particle":"","family":"Apriliyani","given":"Anggita","non-dropping-particle":"","parse-names":false,"suffix":""}],"container-title":"jurnal psikologi","id":"ITEM-1","issue":"1","issued":{"date-parts":[["2020"]]},"page":"67-82","title":"HUBUNGAN INTENSITAS BERMAIN PERMAINAN ONLINE DENGAN KECERDASAN EMOSIONAL ( Pada Remaja Pemain Mobile Legend di Kota Samarinda )","type":"article-journal","volume":"8"},"uris":["http://www.mendeley.com/documents/?uuid=fd2bab84-a9ff-4b61-a5ea-0a6f1a2f8e64"]}],"mendeley":{"formattedCitation":"(Apriliyani, 2020)","plainTextFormattedCitation":"(Apriliyani, 2020)","previouslyFormattedCitation":"(Apriliyani, 2020)"},"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priliyani, 2020)</w:t>
      </w:r>
      <w:r w:rsidRPr="00770BF8">
        <w:rPr>
          <w:rFonts w:ascii="Times New Roman" w:hAnsi="Times New Roman"/>
          <w:sz w:val="24"/>
          <w:szCs w:val="24"/>
        </w:rPr>
        <w:fldChar w:fldCharType="end"/>
      </w:r>
      <w:r w:rsidRPr="00770BF8">
        <w:rPr>
          <w:rFonts w:ascii="Times New Roman" w:hAnsi="Times New Roman"/>
          <w:sz w:val="24"/>
          <w:szCs w:val="24"/>
        </w:rPr>
        <w:t xml:space="preserve"> menyatakan bahwa semakin tinggi intensitas bermain permainan </w:t>
      </w:r>
      <w:r w:rsidRPr="00770BF8">
        <w:rPr>
          <w:rFonts w:ascii="Times New Roman" w:hAnsi="Times New Roman"/>
          <w:i/>
          <w:sz w:val="24"/>
          <w:szCs w:val="24"/>
        </w:rPr>
        <w:t xml:space="preserve">online </w:t>
      </w:r>
      <w:r w:rsidRPr="00770BF8">
        <w:rPr>
          <w:rFonts w:ascii="Times New Roman" w:hAnsi="Times New Roman"/>
          <w:sz w:val="24"/>
          <w:szCs w:val="24"/>
        </w:rPr>
        <w:t xml:space="preserve">seorang </w:t>
      </w:r>
      <w:r w:rsidRPr="00770BF8">
        <w:rPr>
          <w:rFonts w:ascii="Times New Roman" w:hAnsi="Times New Roman"/>
          <w:sz w:val="24"/>
          <w:szCs w:val="24"/>
        </w:rPr>
        <w:lastRenderedPageBreak/>
        <w:t xml:space="preserve">remaja maka tingkat kecerdasan emosional akan semakin rendah. Sebaliknya jika semakin rendah intensitas bermain permainan </w:t>
      </w:r>
      <w:r w:rsidRPr="00770BF8">
        <w:rPr>
          <w:rFonts w:ascii="Times New Roman" w:hAnsi="Times New Roman"/>
          <w:i/>
          <w:sz w:val="24"/>
          <w:szCs w:val="24"/>
        </w:rPr>
        <w:t xml:space="preserve">online </w:t>
      </w:r>
      <w:r w:rsidRPr="00770BF8">
        <w:rPr>
          <w:rFonts w:ascii="Times New Roman" w:hAnsi="Times New Roman"/>
          <w:sz w:val="24"/>
          <w:szCs w:val="24"/>
        </w:rPr>
        <w:t xml:space="preserve">seorang remaja maka tingkat kecerdasan emosional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semakin tinggi. Artinya, </w:t>
      </w:r>
      <w:r w:rsidRPr="00770BF8">
        <w:rPr>
          <w:rFonts w:ascii="Times New Roman" w:hAnsi="Times New Roman"/>
          <w:color w:val="000000"/>
          <w:sz w:val="24"/>
          <w:szCs w:val="24"/>
        </w:rPr>
        <w:t xml:space="preserve">remaja yang kecerdasan emosinya tinggi </w:t>
      </w:r>
      <w:proofErr w:type="gramStart"/>
      <w:r w:rsidRPr="00770BF8">
        <w:rPr>
          <w:rFonts w:ascii="Times New Roman" w:hAnsi="Times New Roman"/>
          <w:color w:val="000000"/>
          <w:sz w:val="24"/>
          <w:szCs w:val="24"/>
        </w:rPr>
        <w:t>akan</w:t>
      </w:r>
      <w:proofErr w:type="gramEnd"/>
      <w:r w:rsidRPr="00770BF8">
        <w:rPr>
          <w:rFonts w:ascii="Times New Roman" w:hAnsi="Times New Roman"/>
          <w:color w:val="000000"/>
          <w:sz w:val="24"/>
          <w:szCs w:val="24"/>
        </w:rPr>
        <w:t xml:space="preserve"> mampu mengendalikan emosinya saat bermain ataupun tidak bermain </w:t>
      </w:r>
      <w:r w:rsidRPr="00770BF8">
        <w:rPr>
          <w:rFonts w:ascii="Times New Roman" w:hAnsi="Times New Roman"/>
          <w:i/>
          <w:color w:val="000000"/>
          <w:sz w:val="24"/>
          <w:szCs w:val="24"/>
        </w:rPr>
        <w:t>game online</w:t>
      </w:r>
      <w:r w:rsidRPr="00770BF8">
        <w:rPr>
          <w:rFonts w:ascii="Times New Roman" w:hAnsi="Times New Roman"/>
          <w:color w:val="000000"/>
          <w:sz w:val="24"/>
          <w:szCs w:val="24"/>
        </w:rPr>
        <w:t xml:space="preserve"> dan sebaliknya remaja yang mempunyai kecerdasan emosi rendah tidak akan mampu mengendalikan emosinya walaupun tidak sedang bermain </w:t>
      </w:r>
      <w:r w:rsidRPr="00770BF8">
        <w:rPr>
          <w:rFonts w:ascii="Times New Roman" w:hAnsi="Times New Roman"/>
          <w:i/>
          <w:color w:val="000000"/>
          <w:sz w:val="24"/>
          <w:szCs w:val="24"/>
        </w:rPr>
        <w:t>game online</w:t>
      </w:r>
      <w:r w:rsidRPr="00770BF8">
        <w:rPr>
          <w:rFonts w:ascii="Times New Roman" w:hAnsi="Times New Roman"/>
          <w:color w:val="000000"/>
          <w:sz w:val="24"/>
          <w:szCs w:val="24"/>
        </w:rPr>
        <w:t xml:space="preserve">. Karena remaja yang mempunyai kecerdasan emosi yang tinggi </w:t>
      </w:r>
      <w:proofErr w:type="gramStart"/>
      <w:r w:rsidRPr="00770BF8">
        <w:rPr>
          <w:rFonts w:ascii="Times New Roman" w:hAnsi="Times New Roman"/>
          <w:color w:val="000000"/>
          <w:sz w:val="24"/>
          <w:szCs w:val="24"/>
        </w:rPr>
        <w:t>akan</w:t>
      </w:r>
      <w:proofErr w:type="gramEnd"/>
      <w:r w:rsidRPr="00770BF8">
        <w:rPr>
          <w:rFonts w:ascii="Times New Roman" w:hAnsi="Times New Roman"/>
          <w:color w:val="000000"/>
          <w:sz w:val="24"/>
          <w:szCs w:val="24"/>
        </w:rPr>
        <w:t xml:space="preserve"> mampu mengendalikan emosinya untuk berpikir dan berperilaku.</w:t>
      </w:r>
    </w:p>
    <w:p w:rsidR="00421AEE" w:rsidRDefault="004B5613" w:rsidP="00B3230D">
      <w:pPr>
        <w:tabs>
          <w:tab w:val="left" w:pos="1418"/>
        </w:tabs>
        <w:spacing w:after="0" w:line="240" w:lineRule="auto"/>
        <w:ind w:firstLine="567"/>
        <w:jc w:val="both"/>
        <w:rPr>
          <w:rFonts w:ascii="Times New Roman" w:hAnsi="Times New Roman"/>
          <w:sz w:val="24"/>
          <w:szCs w:val="24"/>
        </w:rPr>
      </w:pPr>
      <w:proofErr w:type="gramStart"/>
      <w:r w:rsidRPr="00770BF8">
        <w:rPr>
          <w:rFonts w:ascii="Times New Roman" w:hAnsi="Times New Roman"/>
          <w:sz w:val="24"/>
          <w:szCs w:val="24"/>
        </w:rPr>
        <w:t>Peningkatan kecerdasan emosi dapat dilakukan dengan peningkatan percaya diri, serius dalam menjalin komunikasi, mengembangkan minat juga mengembangkan asset fisik dan psikologis.</w:t>
      </w:r>
      <w:proofErr w:type="gramEnd"/>
      <w:r w:rsidRPr="00770BF8">
        <w:rPr>
          <w:rFonts w:ascii="Times New Roman" w:hAnsi="Times New Roman"/>
          <w:sz w:val="24"/>
          <w:szCs w:val="24"/>
        </w:rPr>
        <w:t xml:space="preserve"> Semakin baik pendidikan emosi yang diterima remaja maka akan semakin baik pula kecerdasan emosinya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Kecerdasan emosi sangat dibutuhkan dalam berhubungan dengan orang lain. Namun, saat ini semakin banyak masalah yang harus dihadapi individu yang dapat berakibat buruk terhadap kecerdasan emosi. Salah satu faktor yang mempengaruhi kecerdasan emosi yaitu intensitas bermain game online. Tujuan utama pada penelitian ini adalah mengetahui hubungan antara intensitas bermain game online dengan kecerdasan emosi. Hipotesis dalam penelitian ini adalah adanya hubungan yang negatif antara intensitas bermain game online dengan kecerdasan emosi. Subjek penelitian ini adalah siswa SMP Angkasa Lanud Adi Soemarmo dan siswa SMP Negeri 2 Kartasura yang bermain game online. Teknik sampling menggunakan purposive non random sampling. Penelitian menggunakan skala intensitas bermain game online dan kecerdasan emosi dan hasil penelitian diuji korelasi dengan teknik product moment. Hasil penelitian yang didapatkan menunjukkan adanya hubungan intensitas bermain game online yang signifikan dengan kecerdasan emosi, dengan hasil analisis korelasi (rxy) sebesar - 0,190 dengan signifikansi (p)= 0,024; (p)≤0,05. Hal ini berarti intensitas bermain game online pada remaja dapat mempengaruhi kecerdasan emosi mereka. Kategorisasi remaja mengenai intensitas bermain game online tergolong sedang RE = 24,19 (63,89%) sedangkan kecerdasan emosi remaja tergolong tinggi RE =113,83 (73,14%). Intensitas bermain game online mempengaruhi kecerdasan emosi sebesar 3,6%.","author":[{"dropping-particle":"","family":"Kholidiyah","given":"Ulfi","non-dropping-particle":"","parse-names":false,"suffix":""}],"id":"ITEM-1","issued":{"date-parts":[["2013"]]},"number-of-pages":"1-9","publisher":"Universitas Muhammadiyah Surakarta","title":"Hubungan Antara Intensitas Bermain Game Online Dengan Kecerdasan Emosi","type":"thesis"},"uris":["http://www.mendeley.com/documents/?uuid=0b7d80a1-34b9-4f36-b23f-8effa2c4a6f8"]}],"mendeley":{"formattedCitation":"(Kholidiyah, 2013)","plainTextFormattedCitation":"(Kholidiyah, 2013)","previouslyFormattedCitation":"(Kholidiyah, 2013)"},"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Kholidiyah, 2013)</w:t>
      </w:r>
      <w:r w:rsidRPr="00770BF8">
        <w:rPr>
          <w:rFonts w:ascii="Times New Roman" w:hAnsi="Times New Roman"/>
          <w:sz w:val="24"/>
          <w:szCs w:val="24"/>
        </w:rPr>
        <w:fldChar w:fldCharType="end"/>
      </w:r>
      <w:r w:rsidRPr="00770BF8">
        <w:rPr>
          <w:rFonts w:ascii="Times New Roman" w:hAnsi="Times New Roman"/>
          <w:sz w:val="24"/>
          <w:szCs w:val="24"/>
        </w:rPr>
        <w:t xml:space="preserve">. Agar terciptanya kecerdasan emosi yang baik maka penting untuk memberikan pemahaman yang benar tentang pemanfaatan teknologi khususnya </w:t>
      </w:r>
      <w:r w:rsidRPr="00770BF8">
        <w:rPr>
          <w:rFonts w:ascii="Times New Roman" w:hAnsi="Times New Roman"/>
          <w:i/>
          <w:sz w:val="24"/>
          <w:szCs w:val="24"/>
        </w:rPr>
        <w:t>game online</w:t>
      </w:r>
      <w:r w:rsidRPr="00770BF8">
        <w:rPr>
          <w:rFonts w:ascii="Times New Roman" w:hAnsi="Times New Roman"/>
          <w:sz w:val="24"/>
          <w:szCs w:val="24"/>
        </w:rPr>
        <w:t xml:space="preserve"> sebagai sarana hiburan. Meningkat dan meratanya kecerdasan emosi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memudahkan subjek dalam mengenali dan memahami dirinya dan orang lain, memotivasi dirinya sendiri dan orang lain, lebih berempati serta lebih pintar dalam membina hubungan dengan orang lain.</w:t>
      </w:r>
    </w:p>
    <w:p w:rsidR="00B3230D" w:rsidRDefault="00B3230D" w:rsidP="00B3230D">
      <w:pPr>
        <w:spacing w:after="0" w:line="240" w:lineRule="auto"/>
        <w:jc w:val="both"/>
        <w:rPr>
          <w:rFonts w:ascii="Times New Roman" w:hAnsi="Times New Roman"/>
          <w:color w:val="000000"/>
          <w:sz w:val="24"/>
          <w:szCs w:val="24"/>
        </w:rPr>
      </w:pPr>
    </w:p>
    <w:p w:rsidR="00421AEE" w:rsidRPr="00770BF8" w:rsidRDefault="00421AEE" w:rsidP="00B3230D">
      <w:pPr>
        <w:spacing w:after="0" w:line="240" w:lineRule="auto"/>
        <w:jc w:val="both"/>
        <w:rPr>
          <w:rFonts w:ascii="Times New Roman" w:hAnsi="Times New Roman"/>
          <w:b/>
          <w:color w:val="000000"/>
          <w:sz w:val="24"/>
          <w:szCs w:val="24"/>
        </w:rPr>
      </w:pPr>
      <w:r w:rsidRPr="00770BF8">
        <w:rPr>
          <w:rFonts w:ascii="Times New Roman" w:hAnsi="Times New Roman"/>
          <w:b/>
          <w:color w:val="000000"/>
          <w:sz w:val="24"/>
          <w:szCs w:val="24"/>
        </w:rPr>
        <w:t>PENUTUP</w:t>
      </w:r>
    </w:p>
    <w:p w:rsidR="00421AEE" w:rsidRPr="00770BF8" w:rsidRDefault="00421AEE" w:rsidP="00B3230D">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bCs/>
          <w:sz w:val="24"/>
          <w:szCs w:val="24"/>
        </w:rPr>
        <w:t xml:space="preserve">Berdasarkan hasil ulasan </w:t>
      </w:r>
      <w:r w:rsidRPr="00B3230D">
        <w:rPr>
          <w:rFonts w:ascii="Times New Roman" w:hAnsi="Times New Roman"/>
          <w:sz w:val="24"/>
          <w:szCs w:val="24"/>
        </w:rPr>
        <w:t>artikel</w:t>
      </w:r>
      <w:r w:rsidRPr="00770BF8">
        <w:rPr>
          <w:rFonts w:ascii="Times New Roman" w:hAnsi="Times New Roman"/>
          <w:bCs/>
          <w:sz w:val="24"/>
          <w:szCs w:val="24"/>
        </w:rPr>
        <w:t xml:space="preserve"> maupun jur</w:t>
      </w:r>
      <w:r w:rsidRPr="00770BF8">
        <w:rPr>
          <w:rFonts w:ascii="Times New Roman" w:hAnsi="Times New Roman"/>
          <w:bCs/>
          <w:sz w:val="24"/>
          <w:szCs w:val="24"/>
          <w:lang w:val="id-ID"/>
        </w:rPr>
        <w:t>n</w:t>
      </w:r>
      <w:r w:rsidRPr="00770BF8">
        <w:rPr>
          <w:rFonts w:ascii="Times New Roman" w:hAnsi="Times New Roman"/>
          <w:bCs/>
          <w:sz w:val="24"/>
          <w:szCs w:val="24"/>
        </w:rPr>
        <w:t>al yang telah penulis paparkan</w:t>
      </w:r>
      <w:r w:rsidRPr="00770BF8">
        <w:rPr>
          <w:rFonts w:ascii="Times New Roman" w:hAnsi="Times New Roman"/>
          <w:bCs/>
          <w:sz w:val="24"/>
          <w:szCs w:val="24"/>
          <w:lang w:val="id-ID"/>
        </w:rPr>
        <w:t xml:space="preserve">, </w:t>
      </w:r>
      <w:r w:rsidRPr="00770BF8">
        <w:rPr>
          <w:rFonts w:ascii="Times New Roman" w:hAnsi="Times New Roman"/>
          <w:bCs/>
          <w:sz w:val="24"/>
          <w:szCs w:val="24"/>
        </w:rPr>
        <w:t xml:space="preserve">didapatkan hasil penelitian </w:t>
      </w:r>
      <w:r w:rsidRPr="00770BF8">
        <w:rPr>
          <w:rFonts w:ascii="Times New Roman" w:hAnsi="Times New Roman"/>
          <w:sz w:val="24"/>
          <w:szCs w:val="24"/>
        </w:rPr>
        <w:t xml:space="preserve">dimana hasil uji statistik dari 6 artikel mendapatkan hasil p&lt;0,05 yaitu peneliti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uthor":[{"dropping-particle":"","family":"Rahayu","given":"Dina Putri","non-dropping-particle":"","parse-names":false,"suffix":""}],"container-title":"psikologi","id":"ITEM-1","issued":{"date-parts":[["2018"]]},"title":"Hubungan kecerdasan emosional dengan kecanduan game online pada siswa-siswi kelas xi smk sunan ampel menganti","type":"article-journal"},"uris":["http://www.mendeley.com/documents/?uuid=91049487-d75c-4301-8452-479ebf593780"]}],"mendeley":{"formattedCitation":"(Rahayu, 2018)","plainTextFormattedCitation":"(Rahayu, 2018)","previouslyFormattedCitation":"(Rahayu, 2018)"},"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Rahayu, 2018)</w:t>
      </w:r>
      <w:r w:rsidRPr="00770BF8">
        <w:rPr>
          <w:rFonts w:ascii="Times New Roman" w:hAnsi="Times New Roman"/>
          <w:sz w:val="24"/>
          <w:szCs w:val="24"/>
        </w:rPr>
        <w:fldChar w:fldCharType="end"/>
      </w:r>
      <w:r w:rsidRPr="00770BF8">
        <w:rPr>
          <w:rFonts w:ascii="Times New Roman" w:hAnsi="Times New Roman"/>
          <w:sz w:val="24"/>
          <w:szCs w:val="24"/>
        </w:rPr>
        <w:t xml:space="preserve"> (p </w:t>
      </w:r>
      <w:r w:rsidRPr="00770BF8">
        <w:rPr>
          <w:rFonts w:ascii="Times New Roman" w:hAnsi="Times New Roman"/>
          <w:i/>
          <w:sz w:val="24"/>
          <w:szCs w:val="24"/>
        </w:rPr>
        <w:t xml:space="preserve">value </w:t>
      </w:r>
      <w:r w:rsidRPr="00770BF8">
        <w:rPr>
          <w:rFonts w:ascii="Times New Roman" w:hAnsi="Times New Roman"/>
          <w:sz w:val="24"/>
          <w:szCs w:val="24"/>
        </w:rPr>
        <w:t xml:space="preserve">0,000);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Latar belakang: Game online merupakan permainan (games) yang dapat diakses oleh banyak pemain, di mana mesin-mesin yang digunakan pemain dihubungkan oleh suatu jaringan. Banyaknya fasilitas mengakses game online dan dengan mudah pemain bisa memainkannya menyebabkan pemain menjadi kecanduan terhadap permainan tersebut. Hal tersebut yang dapat mempengaruhi kecerdasan emosional mahasiswa, di mana mereka tidak dapat mengendalikan emosi, tidak mudah puas, dan tidak dapat memotivasi diri untuk melakukan hal yang lebih baik. Tujuan dari penelitian ini adalah untuk mengetahui hubungan kecanduan game online dengan kecerdasan emosional mahasiswa di Fakultas Ilmu Keperawatan Universitas Islam Sultan Agung Semarang Metode: Penelitian ini merupakan Jenis penelitian kuantitatif dengan desain DeskriptifKorelasional menggunakan metode survei dan cross sectional. Peneliti akan melakukan pengukuran hubungan kecanduan game online dengan kecerdasan emosional mahasiswa dengan sampel yang 42 responden. Analisis yang digunakan adalah chi square Hasil: Hasil penelitian menunjukkan bahwa responden paling dominan adalah responden dengan kecanduan game online tinggi (83.3%). Responden penelitian paling dominan dengan kecerdasan emosional rendah (73.8%) Simpulan: Hasil uji chi square didapatkan ada hubungan positif yang signifikan antara kecanduan game online dengan kecerdasan emosional pada mahasiswa S1 Keperawatan UNISSULA semester 8 yang bermain game online periode April – Mei tahun 2013 dengan p value 0.000.","author":[{"dropping-particle":"","family":"Sukma","given":"Raysa Ariesti","non-dropping-particle":"","parse-names":false,"suffix":""}],"container-title":"jurnal keperawatan","id":"ITEM-1","issued":{"date-parts":[["2013"]]},"page":"1-9","title":"Hubungan Kecanduan Game Online Dengan Kecerdasan Emosional Mahasiswa Semester Viii Di Fakultas Ilmu Keperawatan Universitas Islam Sultan Agung Semarang","type":"article-journal"},"uris":["http://www.mendeley.com/documents/?uuid=83a406fc-9da9-4cd3-aa7a-648643ab88d4"]}],"mendeley":{"formattedCitation":"(Sukma, 2013)","plainTextFormattedCitation":"(Sukma, 2013)","previouslyFormattedCitation":"(Sukma, 2013)"},"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Sukma, 2013)</w:t>
      </w:r>
      <w:r w:rsidRPr="00770BF8">
        <w:rPr>
          <w:rFonts w:ascii="Times New Roman" w:hAnsi="Times New Roman"/>
          <w:sz w:val="24"/>
          <w:szCs w:val="24"/>
        </w:rPr>
        <w:fldChar w:fldCharType="end"/>
      </w:r>
      <w:r w:rsidRPr="00770BF8">
        <w:rPr>
          <w:rFonts w:ascii="Times New Roman" w:hAnsi="Times New Roman"/>
          <w:sz w:val="24"/>
          <w:szCs w:val="24"/>
        </w:rPr>
        <w:t xml:space="preserve"> (p </w:t>
      </w:r>
      <w:r w:rsidRPr="00770BF8">
        <w:rPr>
          <w:rFonts w:ascii="Times New Roman" w:hAnsi="Times New Roman"/>
          <w:i/>
          <w:sz w:val="24"/>
          <w:szCs w:val="24"/>
        </w:rPr>
        <w:t xml:space="preserve">value </w:t>
      </w:r>
      <w:r w:rsidRPr="00770BF8">
        <w:rPr>
          <w:rFonts w:ascii="Times New Roman" w:hAnsi="Times New Roman"/>
          <w:sz w:val="24"/>
          <w:szCs w:val="24"/>
        </w:rPr>
        <w:t xml:space="preserve">0,000);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DOI":"2477-2674","abstract":"This study aims to determine whether there is a correlation between the intensity playing game online and emotional intelligence in adolescent mobile legend game players in the city of Samarinda. The sampling was determined by purposive sampling. The number of samples used as research was 100 adolescents. Data collection methods used were the emotional intelligence scale and intensity playing game online scale. Data analysis techniques use by Pearson R correlation test. The results of this study indicate there is a negative and significant between the intensity playing game online and emotional intelligence, with a value of r = -0.506 and a Sig value = 0.014 (P &lt; 0.05). That is, the higher the intensity of playing a teenager's online game, the lower the level of emotional intelligence. Conversely, if the lower intensity of playing online games for a teenager, emotional intelligence will be higher. Keywords","author":[{"dropping-particle":"","family":"Apriliyani","given":"Anggita","non-dropping-particle":"","parse-names":false,"suffix":""}],"container-title":"jurnal psikologi","id":"ITEM-1","issue":"1","issued":{"date-parts":[["2020"]]},"page":"67-82","title":"HUBUNGAN INTENSITAS BERMAIN PERMAINAN ONLINE DENGAN KECERDASAN EMOSIONAL ( Pada Remaja Pemain Mobile Legend di Kota Samarinda )","type":"article-journal","volume":"8"},"uris":["http://www.mendeley.com/documents/?uuid=fd2bab84-a9ff-4b61-a5ea-0a6f1a2f8e64"]}],"mendeley":{"formattedCitation":"(Apriliyani, 2020)","plainTextFormattedCitation":"(Apriliyani, 2020)","previouslyFormattedCitation":"(Apriliyani, 2020)"},"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Apriliyani, 2020)</w:t>
      </w:r>
      <w:r w:rsidRPr="00770BF8">
        <w:rPr>
          <w:rFonts w:ascii="Times New Roman" w:hAnsi="Times New Roman"/>
          <w:sz w:val="24"/>
          <w:szCs w:val="24"/>
        </w:rPr>
        <w:fldChar w:fldCharType="end"/>
      </w:r>
      <w:r w:rsidRPr="00770BF8">
        <w:rPr>
          <w:rFonts w:ascii="Times New Roman" w:hAnsi="Times New Roman"/>
          <w:sz w:val="24"/>
          <w:szCs w:val="24"/>
        </w:rPr>
        <w:t xml:space="preserve"> </w:t>
      </w:r>
      <w:r w:rsidRPr="00770BF8">
        <w:rPr>
          <w:rFonts w:ascii="Times New Roman" w:hAnsi="Times New Roman"/>
          <w:color w:val="000000"/>
          <w:sz w:val="24"/>
          <w:szCs w:val="24"/>
        </w:rPr>
        <w:t xml:space="preserve">(p </w:t>
      </w:r>
      <w:r w:rsidRPr="00770BF8">
        <w:rPr>
          <w:rFonts w:ascii="Times New Roman" w:hAnsi="Times New Roman"/>
          <w:i/>
          <w:color w:val="000000"/>
          <w:sz w:val="24"/>
          <w:szCs w:val="24"/>
        </w:rPr>
        <w:t>value</w:t>
      </w:r>
      <w:r w:rsidRPr="00770BF8">
        <w:rPr>
          <w:rFonts w:ascii="Times New Roman" w:hAnsi="Times New Roman"/>
          <w:color w:val="000000"/>
          <w:sz w:val="24"/>
          <w:szCs w:val="24"/>
        </w:rPr>
        <w:t xml:space="preserve"> 0,000); </w:t>
      </w:r>
      <w:r w:rsidRPr="00770BF8">
        <w:rPr>
          <w:rFonts w:ascii="Times New Roman" w:hAnsi="Times New Roman"/>
          <w:color w:val="000000"/>
          <w:sz w:val="24"/>
          <w:szCs w:val="24"/>
        </w:rPr>
        <w:fldChar w:fldCharType="begin" w:fldLock="1"/>
      </w:r>
      <w:r w:rsidRPr="00770BF8">
        <w:rPr>
          <w:rFonts w:ascii="Times New Roman" w:hAnsi="Times New Roman"/>
          <w:color w:val="000000"/>
          <w:sz w:val="24"/>
          <w:szCs w:val="24"/>
        </w:rPr>
        <w:instrText>ADDIN CSL_CITATION {"citationItems":[{"id":"ITEM-1","itemData":{"abstract":"Online game is an internet-based game connected by the internet so it can be played by many players and can affect the players' emotional regulation as it forgets the real world activity as it is only focused on playing games. The main focus of this research was to investigate whether there was a significant relationship between online gaming addiction and emotion regulation of adolescence. This research use descriptive correlational design with cross sectional approach. This study was conducted on 267 samples selected based on inclusion criteria with proportionate stratified random sampling technique. The instrument of this study was a questionnaire which had been modified and examined by validity and reliability tests. The result showed that the majority of respondents are young middle age (15-17 years of age) of 250 respondents (93,6%), most of them were males 235 respondents (88,0%), the mean of respondents who were playing games in 7-9 hours per day was 96 respondents (59,3%). Respondents who were addicted by online games were 107 respondents (40,1%). Respondents who had low emotion regulation were 121 respondents (54,7%). Bivariate analysis with Chi-square test showed p value 0,000 &lt; 0,05. It mean’s that is a relationship between online game addiction and emotion regulation of adolescence. The result findings recommended the adolescence to manage their time and to control them selves in playing online game so that no impact on emotional regulation.","author":[{"dropping-particle":"","family":"Nurazmi","given":"Anita","non-dropping-particle":"","parse-names":false,"suffix":""},{"dropping-particle":"","family":"Elita","given":"Veny","non-dropping-particle":"","parse-names":false,"suffix":""},{"dropping-particle":"","family":"Dewi","given":"Wan Nishfa","non-dropping-particle":"","parse-names":false,"suffix":""}],"container-title":"jurnal keperawatan","id":"ITEM-1","issue":"2","issued":{"date-parts":[["2017"]]},"page":"555-562","title":"HUBUNGAN KECANDUAN BERMAIN GAME ONLINE TERHADAP REGULASI EMOSI PADA REMAJA","type":"article-journal","volume":"5"},"uris":["http://www.mendeley.com/documents/?uuid=7d204d01-6ced-487e-a9dc-c9282240d5eb"]}],"mendeley":{"formattedCitation":"(Nurazmi et al., 2017)","plainTextFormattedCitation":"(Nurazmi et al., 2017)","previouslyFormattedCitation":"(Nurazmi et al., 2017)"},"properties":{"noteIndex":0},"schema":"https://github.com/citation-style-language/schema/raw/master/csl-citation.json"}</w:instrText>
      </w:r>
      <w:r w:rsidRPr="00770BF8">
        <w:rPr>
          <w:rFonts w:ascii="Times New Roman" w:hAnsi="Times New Roman"/>
          <w:color w:val="000000"/>
          <w:sz w:val="24"/>
          <w:szCs w:val="24"/>
        </w:rPr>
        <w:fldChar w:fldCharType="separate"/>
      </w:r>
      <w:r w:rsidRPr="00770BF8">
        <w:rPr>
          <w:rFonts w:ascii="Times New Roman" w:hAnsi="Times New Roman"/>
          <w:noProof/>
          <w:color w:val="000000"/>
          <w:sz w:val="24"/>
          <w:szCs w:val="24"/>
        </w:rPr>
        <w:t>(Nurazmi et al., 2017)</w:t>
      </w:r>
      <w:r w:rsidRPr="00770BF8">
        <w:rPr>
          <w:rFonts w:ascii="Times New Roman" w:hAnsi="Times New Roman"/>
          <w:color w:val="000000"/>
          <w:sz w:val="24"/>
          <w:szCs w:val="24"/>
        </w:rPr>
        <w:fldChar w:fldCharType="end"/>
      </w:r>
      <w:r w:rsidRPr="00770BF8">
        <w:rPr>
          <w:rFonts w:ascii="Times New Roman" w:hAnsi="Times New Roman"/>
          <w:color w:val="000000"/>
          <w:sz w:val="24"/>
          <w:szCs w:val="24"/>
        </w:rPr>
        <w:t xml:space="preserve"> (p </w:t>
      </w:r>
      <w:r w:rsidRPr="00770BF8">
        <w:rPr>
          <w:rFonts w:ascii="Times New Roman" w:hAnsi="Times New Roman"/>
          <w:i/>
          <w:color w:val="000000"/>
          <w:sz w:val="24"/>
          <w:szCs w:val="24"/>
        </w:rPr>
        <w:t>value</w:t>
      </w:r>
      <w:r w:rsidRPr="00770BF8">
        <w:rPr>
          <w:rFonts w:ascii="Times New Roman" w:hAnsi="Times New Roman"/>
          <w:color w:val="000000"/>
          <w:sz w:val="24"/>
          <w:szCs w:val="24"/>
        </w:rPr>
        <w:t xml:space="preserve"> 0,000); dan </w:t>
      </w:r>
      <w:r w:rsidRPr="00770BF8">
        <w:rPr>
          <w:rFonts w:ascii="Times New Roman" w:hAnsi="Times New Roman"/>
          <w:color w:val="000000"/>
          <w:sz w:val="24"/>
          <w:szCs w:val="24"/>
        </w:rPr>
        <w:fldChar w:fldCharType="begin" w:fldLock="1"/>
      </w:r>
      <w:r w:rsidRPr="00770BF8">
        <w:rPr>
          <w:rFonts w:ascii="Times New Roman" w:hAnsi="Times New Roman"/>
          <w:color w:val="000000"/>
          <w:sz w:val="24"/>
          <w:szCs w:val="24"/>
        </w:rPr>
        <w:instrText>ADDIN CSL_CITATION {"citationItems":[{"id":"ITEM-1","itemData":{"abstract":"The purpose of this study was to explore the relations between emotional competence and online game use in adolescents. This study is a cross-sectional descriptive survey using a convenience sample. The participants were 2199 adolescents in South Korea. Online game use and emotional competence including positive emotion, emotional expression, and emotional intelligence were measured. The study results indicated that emotional competence was negatively correlated with excessive online game use. All variables of emotional competence were significantly lower in high-risk users compared with general users. In addition, female adolescents were rated significantly higher in emotional competence among general users, but there were no significant gender differences among high-risk users. The results of our study imply that high-risk game users have lower levels of emotional intelligence than general users do. The results of this study suggest that emotion is an important factor to which practitioners in psychomedical fields and nursing should pay attention. Therefore, nurses in schools and communities should regularly screen the emotions of adolescents who habitually play online games and develop a program to enhance emotional competence associated with online games. Copyright © 2012 Lippincott Williams &amp; Wilkins.","author":[{"dropping-particle":"","family":"Seo","given":"Mia","non-dropping-particle":"","parse-names":false,"suffix":""},{"dropping-particle":"","family":"Kang","given":"Hee Sun","non-dropping-particle":"","parse-names":false,"suffix":""},{"dropping-particle":"","family":"Chae","given":"Sun Mi","non-dropping-particle":"","parse-names":false,"suffix":""}],"container-title":"CIN - Computers Informatics Nursing","id":"ITEM-1","issue":"12","issued":{"date-parts":[["2012"]]},"page":"640-646","title":"Emotional competence and online game use in adolescents","type":"article-journal","volume":"30"},"uris":["http://www.mendeley.com/documents/?uuid=5b2f4335-9279-48ab-96a2-7bce7ed5e239"]}],"mendeley":{"formattedCitation":"(Seo et al., 2012)","plainTextFormattedCitation":"(Seo et al., 2012)","previouslyFormattedCitation":"(Seo et al., 2012)"},"properties":{"noteIndex":0},"schema":"https://github.com/citation-style-language/schema/raw/master/csl-citation.json"}</w:instrText>
      </w:r>
      <w:r w:rsidRPr="00770BF8">
        <w:rPr>
          <w:rFonts w:ascii="Times New Roman" w:hAnsi="Times New Roman"/>
          <w:color w:val="000000"/>
          <w:sz w:val="24"/>
          <w:szCs w:val="24"/>
        </w:rPr>
        <w:fldChar w:fldCharType="separate"/>
      </w:r>
      <w:r w:rsidRPr="00770BF8">
        <w:rPr>
          <w:rFonts w:ascii="Times New Roman" w:hAnsi="Times New Roman"/>
          <w:noProof/>
          <w:color w:val="000000"/>
          <w:sz w:val="24"/>
          <w:szCs w:val="24"/>
        </w:rPr>
        <w:t>(Seo et al., 2012)</w:t>
      </w:r>
      <w:r w:rsidRPr="00770BF8">
        <w:rPr>
          <w:rFonts w:ascii="Times New Roman" w:hAnsi="Times New Roman"/>
          <w:color w:val="000000"/>
          <w:sz w:val="24"/>
          <w:szCs w:val="24"/>
        </w:rPr>
        <w:fldChar w:fldCharType="end"/>
      </w:r>
      <w:r w:rsidRPr="00770BF8">
        <w:rPr>
          <w:rFonts w:ascii="Times New Roman" w:hAnsi="Times New Roman"/>
          <w:color w:val="000000"/>
          <w:sz w:val="24"/>
          <w:szCs w:val="24"/>
        </w:rPr>
        <w:t xml:space="preserve"> (p </w:t>
      </w:r>
      <w:r w:rsidRPr="00770BF8">
        <w:rPr>
          <w:rFonts w:ascii="Times New Roman" w:hAnsi="Times New Roman"/>
          <w:i/>
          <w:color w:val="000000"/>
          <w:sz w:val="24"/>
          <w:szCs w:val="24"/>
        </w:rPr>
        <w:t xml:space="preserve">value </w:t>
      </w:r>
      <w:r w:rsidRPr="00770BF8">
        <w:rPr>
          <w:rFonts w:ascii="Times New Roman" w:hAnsi="Times New Roman"/>
          <w:color w:val="000000"/>
          <w:sz w:val="24"/>
          <w:szCs w:val="24"/>
        </w:rPr>
        <w:t xml:space="preserve">0,001) dan </w:t>
      </w:r>
      <w:r w:rsidRPr="00770BF8">
        <w:rPr>
          <w:rFonts w:ascii="Times New Roman" w:hAnsi="Times New Roman"/>
          <w:sz w:val="24"/>
          <w:szCs w:val="24"/>
        </w:rPr>
        <w:fldChar w:fldCharType="begin" w:fldLock="1"/>
      </w:r>
      <w:r w:rsidRPr="00770BF8">
        <w:rPr>
          <w:rFonts w:ascii="Times New Roman" w:hAnsi="Times New Roman"/>
          <w:sz w:val="24"/>
          <w:szCs w:val="24"/>
        </w:rPr>
        <w:instrText>ADDIN CSL_CITATION {"citationItems":[{"id":"ITEM-1","itemData":{"abstract":"Online game is an internet-based game connected by the internet so it can be played by many players and can affect the players' emotional regulation as it forgets the real world activity as it is only focused on playing games. The main focus of this research was to investigate whether there was a significant relationship between online gaming addiction and emotion regulation of adolescence. This research use descriptive correlational design with cross sectional approach. This study was conducted on 267 samples selected based on inclusion criteria with proportionate stratified random sampling technique. The instrument of this study was a questionnaire which had been modified and examined by validity and reliability tests. The result showed that the majority of respondents are young middle age (15-17 years of age) of 250 respondents (93,6%), most of them were males 235 respondents (88,0%), the mean of respondents who were playing games in 7-9 hours per day was 96 respondents (59,3%). Respondents who were addicted by online games were 107 respondents (40,1%). Respondents who had low emotion regulation were 121 respondents (54,7%). Bivariate analysis with Chi-square test showed p value 0,000 &lt; 0,05. It mean’s that is a relationship between online game addiction and emotion regulation of adolescence. The result findings recommended the adolescence to manage their time and to control them selves in playing online game so that no impact on emotional regulation.","author":[{"dropping-particle":"","family":"Nurazmi","given":"Anita","non-dropping-particle":"","parse-names":false,"suffix":""},{"dropping-particle":"","family":"Elita","given":"Veny","non-dropping-particle":"","parse-names":false,"suffix":""},{"dropping-particle":"","family":"Dewi","given":"Wan Nishfa","non-dropping-particle":"","parse-names":false,"suffix":""}],"container-title":"jurnal keperawatan","id":"ITEM-1","issue":"2","issued":{"date-parts":[["2017"]]},"page":"555-562","title":"HUBUNGAN KECANDUAN BERMAIN GAME ONLINE TERHADAP REGULASI EMOSI PADA REMAJA","type":"article-journal","volume":"5"},"uris":["http://www.mendeley.com/documents/?uuid=7d204d01-6ced-487e-a9dc-c9282240d5eb"]}],"mendeley":{"formattedCitation":"(Nurazmi et al., 2017)","plainTextFormattedCitation":"(Nurazmi et al., 2017)","previouslyFormattedCitation":"(Nurazmi et al., 2017)"},"properties":{"noteIndex":0},"schema":"https://github.com/citation-style-language/schema/raw/master/csl-citation.json"}</w:instrText>
      </w:r>
      <w:r w:rsidRPr="00770BF8">
        <w:rPr>
          <w:rFonts w:ascii="Times New Roman" w:hAnsi="Times New Roman"/>
          <w:sz w:val="24"/>
          <w:szCs w:val="24"/>
        </w:rPr>
        <w:fldChar w:fldCharType="separate"/>
      </w:r>
      <w:r w:rsidRPr="00770BF8">
        <w:rPr>
          <w:rFonts w:ascii="Times New Roman" w:hAnsi="Times New Roman"/>
          <w:noProof/>
          <w:sz w:val="24"/>
          <w:szCs w:val="24"/>
        </w:rPr>
        <w:t xml:space="preserve">(Che </w:t>
      </w:r>
      <w:r w:rsidRPr="00770BF8">
        <w:rPr>
          <w:rFonts w:ascii="Times New Roman" w:hAnsi="Times New Roman"/>
          <w:noProof/>
          <w:sz w:val="24"/>
          <w:szCs w:val="24"/>
        </w:rPr>
        <w:lastRenderedPageBreak/>
        <w:t>et al., 2017)</w:t>
      </w:r>
      <w:r w:rsidRPr="00770BF8">
        <w:rPr>
          <w:rFonts w:ascii="Times New Roman" w:hAnsi="Times New Roman"/>
          <w:sz w:val="24"/>
          <w:szCs w:val="24"/>
        </w:rPr>
        <w:fldChar w:fldCharType="end"/>
      </w:r>
      <w:r w:rsidRPr="00770BF8">
        <w:rPr>
          <w:rFonts w:ascii="Times New Roman" w:hAnsi="Times New Roman"/>
          <w:sz w:val="24"/>
          <w:szCs w:val="24"/>
        </w:rPr>
        <w:t xml:space="preserve"> </w:t>
      </w:r>
      <w:r w:rsidRPr="00770BF8">
        <w:rPr>
          <w:rFonts w:ascii="Times New Roman" w:hAnsi="Times New Roman"/>
          <w:sz w:val="24"/>
          <w:szCs w:val="24"/>
          <w:lang w:val="id-ID"/>
        </w:rPr>
        <w:t>manajemen emosi secara mandiri</w:t>
      </w:r>
      <w:r w:rsidRPr="00770BF8">
        <w:rPr>
          <w:rFonts w:ascii="Times New Roman" w:hAnsi="Times New Roman"/>
          <w:sz w:val="24"/>
          <w:szCs w:val="24"/>
        </w:rPr>
        <w:t xml:space="preserve"> (</w:t>
      </w:r>
      <w:r w:rsidRPr="00770BF8">
        <w:rPr>
          <w:rFonts w:ascii="Times New Roman" w:hAnsi="Times New Roman"/>
          <w:i/>
          <w:sz w:val="24"/>
          <w:szCs w:val="24"/>
        </w:rPr>
        <w:t>self management of emotion</w:t>
      </w:r>
      <w:r w:rsidRPr="00770BF8">
        <w:rPr>
          <w:rFonts w:ascii="Times New Roman" w:hAnsi="Times New Roman"/>
          <w:sz w:val="24"/>
          <w:szCs w:val="24"/>
        </w:rPr>
        <w:t xml:space="preserve">) </w:t>
      </w:r>
      <w:r w:rsidRPr="00770BF8">
        <w:rPr>
          <w:rFonts w:ascii="Times New Roman" w:hAnsi="Times New Roman"/>
          <w:sz w:val="24"/>
          <w:szCs w:val="24"/>
          <w:lang w:val="id-ID"/>
        </w:rPr>
        <w:t>(b = −0.246, p &lt;0,001) dan pemanfaatan emosi</w:t>
      </w:r>
      <w:r w:rsidRPr="00770BF8">
        <w:rPr>
          <w:rFonts w:ascii="Times New Roman" w:hAnsi="Times New Roman"/>
          <w:sz w:val="24"/>
          <w:szCs w:val="24"/>
        </w:rPr>
        <w:t xml:space="preserve"> (</w:t>
      </w:r>
      <w:r w:rsidRPr="00770BF8">
        <w:rPr>
          <w:rFonts w:ascii="Times New Roman" w:hAnsi="Times New Roman"/>
          <w:i/>
          <w:sz w:val="24"/>
          <w:szCs w:val="24"/>
        </w:rPr>
        <w:t>emotion utilization</w:t>
      </w:r>
      <w:r w:rsidRPr="00770BF8">
        <w:rPr>
          <w:rFonts w:ascii="Times New Roman" w:hAnsi="Times New Roman"/>
          <w:sz w:val="24"/>
          <w:szCs w:val="24"/>
        </w:rPr>
        <w:t>)</w:t>
      </w:r>
      <w:r w:rsidRPr="00770BF8">
        <w:rPr>
          <w:rFonts w:ascii="Times New Roman" w:hAnsi="Times New Roman"/>
          <w:sz w:val="24"/>
          <w:szCs w:val="24"/>
          <w:lang w:val="id-ID"/>
        </w:rPr>
        <w:t xml:space="preserve"> (b = 0,081, p &lt;0,05).</w:t>
      </w:r>
      <w:r w:rsidRPr="00770BF8">
        <w:rPr>
          <w:rFonts w:ascii="Times New Roman" w:hAnsi="Times New Roman"/>
          <w:sz w:val="24"/>
          <w:szCs w:val="24"/>
        </w:rPr>
        <w:t xml:space="preserve"> Dapat disimpulkan </w:t>
      </w:r>
      <w:r w:rsidRPr="00770BF8">
        <w:rPr>
          <w:rFonts w:ascii="Times New Roman" w:hAnsi="Times New Roman"/>
          <w:bCs/>
          <w:sz w:val="24"/>
          <w:szCs w:val="24"/>
        </w:rPr>
        <w:t xml:space="preserve">bahwa </w:t>
      </w:r>
      <w:r w:rsidRPr="00770BF8">
        <w:rPr>
          <w:rFonts w:ascii="Times New Roman" w:hAnsi="Times New Roman"/>
          <w:sz w:val="24"/>
          <w:szCs w:val="24"/>
        </w:rPr>
        <w:t xml:space="preserve">terdapat hubungan antara kecanduan </w:t>
      </w:r>
      <w:r w:rsidRPr="00770BF8">
        <w:rPr>
          <w:rFonts w:ascii="Times New Roman" w:hAnsi="Times New Roman"/>
          <w:i/>
          <w:sz w:val="24"/>
          <w:szCs w:val="24"/>
        </w:rPr>
        <w:t>game online</w:t>
      </w:r>
      <w:r w:rsidRPr="00770BF8">
        <w:rPr>
          <w:rFonts w:ascii="Times New Roman" w:hAnsi="Times New Roman"/>
          <w:sz w:val="24"/>
          <w:szCs w:val="24"/>
        </w:rPr>
        <w:t xml:space="preserve"> dengan </w:t>
      </w:r>
      <w:r w:rsidRPr="00770BF8">
        <w:rPr>
          <w:rFonts w:ascii="Times New Roman" w:hAnsi="Times New Roman"/>
          <w:sz w:val="24"/>
          <w:szCs w:val="24"/>
          <w:lang w:val="id-ID"/>
        </w:rPr>
        <w:t>kecerdasan emosional</w:t>
      </w:r>
      <w:r w:rsidRPr="00770BF8">
        <w:rPr>
          <w:rFonts w:ascii="Times New Roman" w:hAnsi="Times New Roman"/>
          <w:sz w:val="24"/>
          <w:szCs w:val="24"/>
        </w:rPr>
        <w:t xml:space="preserve"> pada </w:t>
      </w:r>
      <w:r w:rsidRPr="00770BF8">
        <w:rPr>
          <w:rFonts w:ascii="Times New Roman" w:hAnsi="Times New Roman"/>
          <w:sz w:val="24"/>
          <w:szCs w:val="24"/>
          <w:lang w:val="id-ID"/>
        </w:rPr>
        <w:t>r</w:t>
      </w:r>
      <w:r w:rsidRPr="00770BF8">
        <w:rPr>
          <w:rFonts w:ascii="Times New Roman" w:hAnsi="Times New Roman"/>
          <w:sz w:val="24"/>
          <w:szCs w:val="24"/>
        </w:rPr>
        <w:t xml:space="preserve">emaja. </w:t>
      </w:r>
    </w:p>
    <w:p w:rsidR="004F46A4" w:rsidRPr="00770BF8" w:rsidRDefault="00421AEE" w:rsidP="00B3230D">
      <w:pPr>
        <w:tabs>
          <w:tab w:val="left" w:pos="1418"/>
        </w:tabs>
        <w:spacing w:after="0" w:line="240" w:lineRule="auto"/>
        <w:ind w:firstLine="567"/>
        <w:jc w:val="both"/>
        <w:rPr>
          <w:rFonts w:ascii="Times New Roman" w:hAnsi="Times New Roman"/>
          <w:sz w:val="24"/>
          <w:szCs w:val="24"/>
        </w:rPr>
      </w:pPr>
      <w:r w:rsidRPr="00770BF8">
        <w:rPr>
          <w:rFonts w:ascii="Times New Roman" w:hAnsi="Times New Roman"/>
          <w:sz w:val="24"/>
          <w:szCs w:val="24"/>
        </w:rPr>
        <w:t xml:space="preserve">Dari hasil tersebut peneliti menemukan bahwa semakin tinggi kecanduan atau intensitas bermain permainan </w:t>
      </w:r>
      <w:r w:rsidRPr="00770BF8">
        <w:rPr>
          <w:rFonts w:ascii="Times New Roman" w:hAnsi="Times New Roman"/>
          <w:i/>
          <w:sz w:val="24"/>
          <w:szCs w:val="24"/>
        </w:rPr>
        <w:t>online</w:t>
      </w:r>
      <w:r w:rsidRPr="00770BF8">
        <w:rPr>
          <w:rFonts w:ascii="Times New Roman" w:hAnsi="Times New Roman"/>
          <w:sz w:val="24"/>
          <w:szCs w:val="24"/>
        </w:rPr>
        <w:t xml:space="preserve"> seorang remaja maka tingkat kecerdasan emosional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semakin rendah. Sebaliknya, semakin rendah kecanduan atau intensitas bermain permainan</w:t>
      </w:r>
      <w:r w:rsidRPr="00770BF8">
        <w:rPr>
          <w:rFonts w:ascii="Times New Roman" w:hAnsi="Times New Roman"/>
          <w:i/>
          <w:sz w:val="24"/>
          <w:szCs w:val="24"/>
        </w:rPr>
        <w:t xml:space="preserve"> online</w:t>
      </w:r>
      <w:r w:rsidRPr="00770BF8">
        <w:rPr>
          <w:rFonts w:ascii="Times New Roman" w:hAnsi="Times New Roman"/>
          <w:sz w:val="24"/>
          <w:szCs w:val="24"/>
        </w:rPr>
        <w:t xml:space="preserve"> seorang remaja maka tingkat kecerdasan emosionalnya </w:t>
      </w:r>
      <w:proofErr w:type="gramStart"/>
      <w:r w:rsidRPr="00770BF8">
        <w:rPr>
          <w:rFonts w:ascii="Times New Roman" w:hAnsi="Times New Roman"/>
          <w:sz w:val="24"/>
          <w:szCs w:val="24"/>
        </w:rPr>
        <w:t>akan</w:t>
      </w:r>
      <w:proofErr w:type="gramEnd"/>
      <w:r w:rsidRPr="00770BF8">
        <w:rPr>
          <w:rFonts w:ascii="Times New Roman" w:hAnsi="Times New Roman"/>
          <w:sz w:val="24"/>
          <w:szCs w:val="24"/>
        </w:rPr>
        <w:t xml:space="preserve"> semakin tinggi. </w:t>
      </w:r>
    </w:p>
    <w:p w:rsidR="00770BF8" w:rsidRPr="00770BF8" w:rsidRDefault="00770BF8" w:rsidP="00770BF8">
      <w:pPr>
        <w:spacing w:after="0" w:line="240" w:lineRule="auto"/>
        <w:jc w:val="both"/>
        <w:rPr>
          <w:rFonts w:ascii="Times New Roman" w:hAnsi="Times New Roman"/>
          <w:sz w:val="24"/>
          <w:szCs w:val="24"/>
        </w:rPr>
      </w:pPr>
    </w:p>
    <w:p w:rsidR="00770BF8" w:rsidRPr="00770BF8" w:rsidRDefault="00770BF8" w:rsidP="00770BF8">
      <w:pPr>
        <w:spacing w:after="0" w:line="240" w:lineRule="auto"/>
        <w:jc w:val="both"/>
        <w:rPr>
          <w:rFonts w:ascii="Times New Roman" w:hAnsi="Times New Roman"/>
          <w:b/>
          <w:sz w:val="24"/>
          <w:szCs w:val="24"/>
        </w:rPr>
      </w:pPr>
      <w:r w:rsidRPr="00770BF8">
        <w:rPr>
          <w:rFonts w:ascii="Times New Roman" w:hAnsi="Times New Roman"/>
          <w:b/>
          <w:sz w:val="24"/>
          <w:szCs w:val="24"/>
        </w:rPr>
        <w:t>DAFTAR PUSTAKA</w:t>
      </w:r>
    </w:p>
    <w:p w:rsidR="00770BF8" w:rsidRPr="00770BF8" w:rsidRDefault="00770BF8" w:rsidP="00770BF8">
      <w:pPr>
        <w:pStyle w:val="NormalWeb"/>
        <w:spacing w:before="0" w:beforeAutospacing="0" w:after="0" w:afterAutospacing="0"/>
        <w:ind w:left="480" w:hanging="480"/>
        <w:jc w:val="both"/>
      </w:pPr>
      <w:r w:rsidRPr="00770BF8">
        <w:t xml:space="preserve">Agustin, H. (2018). Intensitas Bermain Game Online Dengan Kecerdasan Emosi Pada Siswa Kelas XI Di SMA Muhammadiyah 5 Palembang [Universitas Islam Negeri Raden Patah]. </w:t>
      </w:r>
      <w:proofErr w:type="gramStart"/>
      <w:r w:rsidRPr="00770BF8">
        <w:t xml:space="preserve">In </w:t>
      </w:r>
      <w:r w:rsidRPr="00770BF8">
        <w:rPr>
          <w:i/>
          <w:iCs/>
        </w:rPr>
        <w:t>jurnal psikologi</w:t>
      </w:r>
      <w:r w:rsidRPr="00770BF8">
        <w:t>.</w:t>
      </w:r>
      <w:proofErr w:type="gramEnd"/>
      <w:r w:rsidRPr="00770BF8">
        <w:t xml:space="preserve"> https://doi.org/=</w:t>
      </w:r>
    </w:p>
    <w:p w:rsidR="00770BF8" w:rsidRPr="00770BF8" w:rsidRDefault="00770BF8" w:rsidP="00770BF8">
      <w:pPr>
        <w:pStyle w:val="NormalWeb"/>
        <w:spacing w:before="0" w:beforeAutospacing="0" w:after="0" w:afterAutospacing="0"/>
        <w:ind w:left="480" w:hanging="480"/>
        <w:jc w:val="both"/>
      </w:pPr>
      <w:proofErr w:type="gramStart"/>
      <w:r w:rsidRPr="00770BF8">
        <w:t>American Psychiatric Association.</w:t>
      </w:r>
      <w:proofErr w:type="gramEnd"/>
      <w:r w:rsidRPr="00770BF8">
        <w:t xml:space="preserve"> (2012). </w:t>
      </w:r>
      <w:r w:rsidRPr="00770BF8">
        <w:rPr>
          <w:i/>
          <w:iCs/>
        </w:rPr>
        <w:t>Diagnostic and Statistical manual of Mental Disorders (Fourth Edition-Text Revision</w:t>
      </w:r>
      <w:proofErr w:type="gramStart"/>
      <w:r w:rsidRPr="00770BF8">
        <w:rPr>
          <w:i/>
          <w:iCs/>
        </w:rPr>
        <w:t>) </w:t>
      </w:r>
      <w:proofErr w:type="gramEnd"/>
      <w:r w:rsidRPr="00770BF8">
        <w:rPr>
          <w:i/>
          <w:iCs/>
        </w:rPr>
        <w:t>: DSM-IV-TR</w:t>
      </w:r>
      <w:r w:rsidRPr="00770BF8">
        <w:t>.</w:t>
      </w:r>
    </w:p>
    <w:p w:rsidR="00770BF8" w:rsidRPr="00770BF8" w:rsidRDefault="00770BF8" w:rsidP="00770BF8">
      <w:pPr>
        <w:pStyle w:val="NormalWeb"/>
        <w:spacing w:before="0" w:beforeAutospacing="0" w:after="0" w:afterAutospacing="0"/>
        <w:ind w:left="480" w:hanging="480"/>
        <w:jc w:val="both"/>
      </w:pPr>
      <w:r w:rsidRPr="00770BF8">
        <w:t xml:space="preserve">Apriliyani, A. (2020). Hubungan Intensitas Bermain Permainan Online Dengan Kecerdasan Emosional </w:t>
      </w:r>
      <w:proofErr w:type="gramStart"/>
      <w:r w:rsidRPr="00770BF8">
        <w:t>( Pada</w:t>
      </w:r>
      <w:proofErr w:type="gramEnd"/>
      <w:r w:rsidRPr="00770BF8">
        <w:t xml:space="preserve"> Remaja Pemain Mobile Legend di Kota Samarinda ). </w:t>
      </w:r>
      <w:r w:rsidRPr="00770BF8">
        <w:rPr>
          <w:i/>
          <w:iCs/>
        </w:rPr>
        <w:t>Jurnal Psikologi</w:t>
      </w:r>
      <w:r w:rsidRPr="00770BF8">
        <w:t xml:space="preserve">, </w:t>
      </w:r>
      <w:r w:rsidRPr="00770BF8">
        <w:rPr>
          <w:i/>
          <w:iCs/>
        </w:rPr>
        <w:t>8</w:t>
      </w:r>
      <w:r w:rsidRPr="00770BF8">
        <w:t>(1), 67–82. https://doi.org/2477-2674</w:t>
      </w:r>
    </w:p>
    <w:p w:rsidR="00770BF8" w:rsidRPr="00770BF8" w:rsidRDefault="00770BF8" w:rsidP="00770BF8">
      <w:pPr>
        <w:pStyle w:val="NormalWeb"/>
        <w:spacing w:before="0" w:beforeAutospacing="0" w:after="0" w:afterAutospacing="0"/>
        <w:ind w:left="480" w:hanging="480"/>
        <w:jc w:val="both"/>
      </w:pPr>
      <w:r w:rsidRPr="00770BF8">
        <w:t xml:space="preserve">Che, D., Hu, J., Zhen, S., Yu, C., Li, B., Chang, X., &amp; Zhang, W. (2017). Dimensions of emotional intelligence and online gaming addiction in adolescence: The indirect effects of two facets of perceived stress. </w:t>
      </w:r>
      <w:r w:rsidRPr="00770BF8">
        <w:rPr>
          <w:i/>
          <w:iCs/>
        </w:rPr>
        <w:t>Frontiers in Psychology</w:t>
      </w:r>
      <w:r w:rsidRPr="00770BF8">
        <w:t xml:space="preserve">, </w:t>
      </w:r>
      <w:r w:rsidRPr="00770BF8">
        <w:rPr>
          <w:i/>
          <w:iCs/>
        </w:rPr>
        <w:t>8</w:t>
      </w:r>
      <w:r w:rsidRPr="00770BF8">
        <w:t>, 1–8. https://doi.org/10.3389/fpsyg.2017.01206</w:t>
      </w:r>
    </w:p>
    <w:p w:rsidR="00770BF8" w:rsidRPr="00770BF8" w:rsidRDefault="00770BF8" w:rsidP="00770BF8">
      <w:pPr>
        <w:pStyle w:val="NormalWeb"/>
        <w:spacing w:before="0" w:beforeAutospacing="0" w:after="0" w:afterAutospacing="0"/>
        <w:ind w:left="480" w:hanging="480"/>
        <w:jc w:val="both"/>
      </w:pPr>
      <w:r w:rsidRPr="00770BF8">
        <w:lastRenderedPageBreak/>
        <w:t xml:space="preserve">Daniel, G. (2009). </w:t>
      </w:r>
      <w:proofErr w:type="gramStart"/>
      <w:r w:rsidRPr="00770BF8">
        <w:rPr>
          <w:i/>
          <w:iCs/>
        </w:rPr>
        <w:t>Emotional Intelligence.</w:t>
      </w:r>
      <w:proofErr w:type="gramEnd"/>
      <w:r w:rsidRPr="00770BF8">
        <w:rPr>
          <w:i/>
          <w:iCs/>
        </w:rPr>
        <w:t xml:space="preserve"> Kecerdasan Emosional Mengapa EI Lebih Penting Daripada IQ (Terjemahan T.Hermaya)</w:t>
      </w:r>
      <w:r w:rsidRPr="00770BF8">
        <w:t xml:space="preserve">. </w:t>
      </w:r>
      <w:proofErr w:type="gramStart"/>
      <w:r w:rsidRPr="00770BF8">
        <w:t>PT.Gramedia Pustaka Utama.</w:t>
      </w:r>
      <w:proofErr w:type="gramEnd"/>
    </w:p>
    <w:p w:rsidR="00770BF8" w:rsidRPr="00770BF8" w:rsidRDefault="00770BF8" w:rsidP="00770BF8">
      <w:pPr>
        <w:pStyle w:val="NormalWeb"/>
        <w:spacing w:before="0" w:beforeAutospacing="0" w:after="0" w:afterAutospacing="0"/>
        <w:ind w:left="480" w:hanging="480"/>
        <w:jc w:val="both"/>
      </w:pPr>
      <w:r w:rsidRPr="00770BF8">
        <w:t xml:space="preserve">Gusti, G. (2014). </w:t>
      </w:r>
      <w:r w:rsidRPr="00770BF8">
        <w:rPr>
          <w:i/>
          <w:iCs/>
        </w:rPr>
        <w:t>Perkembangan Remaja : Psikologi Perkembangan</w:t>
      </w:r>
      <w:r w:rsidRPr="00770BF8">
        <w:t>.</w:t>
      </w:r>
    </w:p>
    <w:p w:rsidR="00770BF8" w:rsidRPr="00770BF8" w:rsidRDefault="00770BF8" w:rsidP="00770BF8">
      <w:pPr>
        <w:pStyle w:val="NormalWeb"/>
        <w:spacing w:before="0" w:beforeAutospacing="0" w:after="0" w:afterAutospacing="0"/>
        <w:ind w:left="480" w:hanging="480"/>
        <w:jc w:val="both"/>
      </w:pPr>
      <w:r w:rsidRPr="00770BF8">
        <w:t xml:space="preserve">James, P. C. (2014). </w:t>
      </w:r>
      <w:r w:rsidRPr="00770BF8">
        <w:rPr>
          <w:i/>
          <w:iCs/>
        </w:rPr>
        <w:t>Kamus Lengkap Psikologi</w:t>
      </w:r>
      <w:r w:rsidRPr="00770BF8">
        <w:t xml:space="preserve"> (16th </w:t>
      </w:r>
      <w:proofErr w:type="gramStart"/>
      <w:r w:rsidRPr="00770BF8">
        <w:t>ed</w:t>
      </w:r>
      <w:proofErr w:type="gramEnd"/>
      <w:r w:rsidRPr="00770BF8">
        <w:t>.). Rajawali Pers.</w:t>
      </w:r>
    </w:p>
    <w:p w:rsidR="00770BF8" w:rsidRPr="00770BF8" w:rsidRDefault="00770BF8" w:rsidP="00770BF8">
      <w:pPr>
        <w:pStyle w:val="NormalWeb"/>
        <w:spacing w:before="0" w:beforeAutospacing="0" w:after="0" w:afterAutospacing="0"/>
        <w:ind w:left="480" w:hanging="480"/>
        <w:jc w:val="both"/>
      </w:pPr>
      <w:r w:rsidRPr="00770BF8">
        <w:t xml:space="preserve">Kholidiyah, U. (2013). </w:t>
      </w:r>
      <w:r w:rsidRPr="00770BF8">
        <w:rPr>
          <w:i/>
          <w:iCs/>
        </w:rPr>
        <w:t>Hubungan Antara Intensitas Bermain Game Online Dengan Kecerdasan Emosi</w:t>
      </w:r>
      <w:r w:rsidRPr="00770BF8">
        <w:t xml:space="preserve">. </w:t>
      </w:r>
      <w:proofErr w:type="gramStart"/>
      <w:r w:rsidRPr="00770BF8">
        <w:t>Universitas Muhammadiyah Surakarta.</w:t>
      </w:r>
      <w:proofErr w:type="gramEnd"/>
    </w:p>
    <w:p w:rsidR="00770BF8" w:rsidRPr="00770BF8" w:rsidRDefault="00770BF8" w:rsidP="00770BF8">
      <w:pPr>
        <w:pStyle w:val="NormalWeb"/>
        <w:spacing w:before="0" w:beforeAutospacing="0" w:after="0" w:afterAutospacing="0"/>
        <w:ind w:left="480" w:hanging="480"/>
        <w:jc w:val="both"/>
      </w:pPr>
      <w:r w:rsidRPr="00770BF8">
        <w:t xml:space="preserve">Kusumadewi, T. N. (2009). </w:t>
      </w:r>
      <w:proofErr w:type="gramStart"/>
      <w:r w:rsidRPr="00770BF8">
        <w:t>Hubungan Antara Kecanduan Internet Game Online dengan Keterampilan Sosial pada Remaja.</w:t>
      </w:r>
      <w:proofErr w:type="gramEnd"/>
      <w:r w:rsidRPr="00770BF8">
        <w:t xml:space="preserve"> </w:t>
      </w:r>
      <w:r w:rsidRPr="00770BF8">
        <w:rPr>
          <w:i/>
          <w:iCs/>
        </w:rPr>
        <w:t>Jurnal Psikologi</w:t>
      </w:r>
      <w:r w:rsidRPr="00770BF8">
        <w:t>, 8–22.</w:t>
      </w:r>
    </w:p>
    <w:p w:rsidR="00770BF8" w:rsidRPr="00770BF8" w:rsidRDefault="00770BF8" w:rsidP="00770BF8">
      <w:pPr>
        <w:pStyle w:val="NormalWeb"/>
        <w:spacing w:before="0" w:beforeAutospacing="0" w:after="0" w:afterAutospacing="0"/>
        <w:ind w:left="480" w:hanging="480"/>
        <w:jc w:val="both"/>
      </w:pPr>
      <w:proofErr w:type="gramStart"/>
      <w:r w:rsidRPr="00770BF8">
        <w:t>Law, K. S., Wong, C. S., &amp; Song, L. J. (2004).</w:t>
      </w:r>
      <w:proofErr w:type="gramEnd"/>
      <w:r w:rsidRPr="00770BF8">
        <w:t xml:space="preserve"> How Emotionally Intelligent </w:t>
      </w:r>
      <w:proofErr w:type="gramStart"/>
      <w:r w:rsidRPr="00770BF8">
        <w:t>are</w:t>
      </w:r>
      <w:proofErr w:type="gramEnd"/>
      <w:r w:rsidRPr="00770BF8">
        <w:t xml:space="preserve"> You ? </w:t>
      </w:r>
      <w:proofErr w:type="gramStart"/>
      <w:r w:rsidRPr="00770BF8">
        <w:t>( Wong</w:t>
      </w:r>
      <w:proofErr w:type="gramEnd"/>
      <w:r w:rsidRPr="00770BF8">
        <w:t xml:space="preserve"> and Law Emotional Intelligence Scale , WLEIS ). </w:t>
      </w:r>
      <w:r w:rsidRPr="00770BF8">
        <w:rPr>
          <w:i/>
          <w:iCs/>
        </w:rPr>
        <w:t>Journal of Applied Psychology</w:t>
      </w:r>
      <w:r w:rsidRPr="00770BF8">
        <w:t xml:space="preserve">, </w:t>
      </w:r>
      <w:r w:rsidRPr="00770BF8">
        <w:rPr>
          <w:i/>
          <w:iCs/>
        </w:rPr>
        <w:t>3</w:t>
      </w:r>
      <w:r w:rsidRPr="00770BF8">
        <w:t>(89), 483–496.</w:t>
      </w:r>
    </w:p>
    <w:p w:rsidR="00770BF8" w:rsidRPr="00770BF8" w:rsidRDefault="00770BF8" w:rsidP="00770BF8">
      <w:pPr>
        <w:pStyle w:val="NormalWeb"/>
        <w:spacing w:before="0" w:beforeAutospacing="0" w:after="0" w:afterAutospacing="0"/>
        <w:ind w:left="480" w:hanging="480"/>
        <w:jc w:val="both"/>
      </w:pPr>
      <w:proofErr w:type="gramStart"/>
      <w:r w:rsidRPr="00770BF8">
        <w:t>Lemmens, J. S., Valkenburg, P. M., &amp; Peter, J. (2009).</w:t>
      </w:r>
      <w:proofErr w:type="gramEnd"/>
      <w:r w:rsidRPr="00770BF8">
        <w:t xml:space="preserve"> Development and validation of a game addiction scale for adolescents. </w:t>
      </w:r>
      <w:r w:rsidRPr="00770BF8">
        <w:rPr>
          <w:i/>
          <w:iCs/>
        </w:rPr>
        <w:t>Media Psychology</w:t>
      </w:r>
      <w:r w:rsidRPr="00770BF8">
        <w:t xml:space="preserve">, </w:t>
      </w:r>
      <w:r w:rsidRPr="00770BF8">
        <w:rPr>
          <w:i/>
          <w:iCs/>
        </w:rPr>
        <w:t>12</w:t>
      </w:r>
      <w:r w:rsidRPr="00770BF8">
        <w:t>(1), 77–95. https://doi.org/10.1080/15213260802669458</w:t>
      </w:r>
    </w:p>
    <w:p w:rsidR="00770BF8" w:rsidRPr="00770BF8" w:rsidRDefault="00770BF8" w:rsidP="00770BF8">
      <w:pPr>
        <w:pStyle w:val="NormalWeb"/>
        <w:spacing w:before="0" w:beforeAutospacing="0" w:after="0" w:afterAutospacing="0"/>
        <w:ind w:left="480" w:hanging="480"/>
        <w:jc w:val="both"/>
      </w:pPr>
      <w:proofErr w:type="gramStart"/>
      <w:r w:rsidRPr="00770BF8">
        <w:t>Lombogia, B. J., Kairupan, B. H. R., &amp; Dundu, A. E. (2018).</w:t>
      </w:r>
      <w:proofErr w:type="gramEnd"/>
      <w:r w:rsidRPr="00770BF8">
        <w:t xml:space="preserve"> </w:t>
      </w:r>
      <w:proofErr w:type="gramStart"/>
      <w:r w:rsidRPr="00770BF8">
        <w:t>Hubungan kecanduan internet dengan kualitas tidur pada siswa SMA Kristen 1 Tomohon.</w:t>
      </w:r>
      <w:proofErr w:type="gramEnd"/>
      <w:r w:rsidRPr="00770BF8">
        <w:t xml:space="preserve"> </w:t>
      </w:r>
      <w:r w:rsidRPr="00770BF8">
        <w:rPr>
          <w:i/>
          <w:iCs/>
        </w:rPr>
        <w:t>Jurnal Medik Dan Rehabilitasi (JMR),</w:t>
      </w:r>
      <w:r w:rsidRPr="00770BF8">
        <w:t xml:space="preserve"> </w:t>
      </w:r>
      <w:r w:rsidRPr="00770BF8">
        <w:rPr>
          <w:i/>
          <w:iCs/>
        </w:rPr>
        <w:t>1</w:t>
      </w:r>
      <w:r w:rsidRPr="00770BF8">
        <w:t>(2), 1–8.</w:t>
      </w:r>
    </w:p>
    <w:p w:rsidR="00770BF8" w:rsidRPr="00770BF8" w:rsidRDefault="00770BF8" w:rsidP="00770BF8">
      <w:pPr>
        <w:pStyle w:val="NormalWeb"/>
        <w:spacing w:before="0" w:beforeAutospacing="0" w:after="0" w:afterAutospacing="0"/>
        <w:ind w:left="480" w:hanging="480"/>
        <w:jc w:val="both"/>
      </w:pPr>
      <w:proofErr w:type="gramStart"/>
      <w:r w:rsidRPr="00770BF8">
        <w:t>Masya, H., &amp; Candra, D. A. (2016).</w:t>
      </w:r>
      <w:proofErr w:type="gramEnd"/>
      <w:r w:rsidRPr="00770BF8">
        <w:t xml:space="preserve"> </w:t>
      </w:r>
      <w:proofErr w:type="gramStart"/>
      <w:r w:rsidRPr="00770BF8">
        <w:t>Faktor-Faktor yang Mempengaruhi Perilaku Gangguan Kecanduan Game Online pada Peserta Didik Kelas X Di Madrasah Aliyah Al Furqon Prabumulih Tahun Pelajaran 2015/2016.</w:t>
      </w:r>
      <w:proofErr w:type="gramEnd"/>
      <w:r w:rsidRPr="00770BF8">
        <w:t xml:space="preserve"> </w:t>
      </w:r>
      <w:r w:rsidRPr="00770BF8">
        <w:rPr>
          <w:i/>
          <w:iCs/>
        </w:rPr>
        <w:t>KONSELI: Jurnal Bimbingan Dan Konseling (E-Journal)</w:t>
      </w:r>
      <w:r w:rsidRPr="00770BF8">
        <w:t xml:space="preserve">, </w:t>
      </w:r>
      <w:r w:rsidRPr="00770BF8">
        <w:rPr>
          <w:i/>
          <w:iCs/>
        </w:rPr>
        <w:t>3</w:t>
      </w:r>
      <w:r w:rsidRPr="00770BF8">
        <w:t>(2), 103–118. https://doi.org/2355-8539</w:t>
      </w:r>
    </w:p>
    <w:p w:rsidR="00770BF8" w:rsidRPr="00770BF8" w:rsidRDefault="00770BF8" w:rsidP="00770BF8">
      <w:pPr>
        <w:pStyle w:val="NormalWeb"/>
        <w:spacing w:before="0" w:beforeAutospacing="0" w:after="0" w:afterAutospacing="0"/>
        <w:ind w:left="480" w:hanging="480"/>
        <w:jc w:val="both"/>
      </w:pPr>
      <w:proofErr w:type="gramStart"/>
      <w:r w:rsidRPr="00770BF8">
        <w:lastRenderedPageBreak/>
        <w:t>Nurazmi, A., Elita, V., &amp; Dewi, W. N. (2017).</w:t>
      </w:r>
      <w:proofErr w:type="gramEnd"/>
      <w:r w:rsidRPr="00770BF8">
        <w:t xml:space="preserve"> Hubungan Kecanduan Bermain Game Online Terhadap Regulasi Emosi Pada Remaja. </w:t>
      </w:r>
      <w:r w:rsidRPr="00770BF8">
        <w:rPr>
          <w:i/>
          <w:iCs/>
        </w:rPr>
        <w:t>Jurnal Keperawatan</w:t>
      </w:r>
      <w:r w:rsidRPr="00770BF8">
        <w:t xml:space="preserve">, </w:t>
      </w:r>
      <w:r w:rsidRPr="00770BF8">
        <w:rPr>
          <w:i/>
          <w:iCs/>
        </w:rPr>
        <w:t>5</w:t>
      </w:r>
      <w:r w:rsidRPr="00770BF8">
        <w:t>(2), 555–562.</w:t>
      </w:r>
    </w:p>
    <w:p w:rsidR="00770BF8" w:rsidRPr="00770BF8" w:rsidRDefault="00770BF8" w:rsidP="00770BF8">
      <w:pPr>
        <w:pStyle w:val="NormalWeb"/>
        <w:spacing w:before="0" w:beforeAutospacing="0" w:after="0" w:afterAutospacing="0"/>
        <w:ind w:left="480" w:hanging="480"/>
        <w:jc w:val="both"/>
      </w:pPr>
      <w:proofErr w:type="gramStart"/>
      <w:r w:rsidRPr="00770BF8">
        <w:t>Rahayu, D. P. (2018).</w:t>
      </w:r>
      <w:proofErr w:type="gramEnd"/>
      <w:r w:rsidRPr="00770BF8">
        <w:t xml:space="preserve"> Hubungan kecerdasan emosional dengan kecanduan game online pada siswa-siswi kelas xi smk sunan ampel menganti. </w:t>
      </w:r>
      <w:r w:rsidRPr="00770BF8">
        <w:rPr>
          <w:i/>
          <w:iCs/>
        </w:rPr>
        <w:t>Psikologi</w:t>
      </w:r>
      <w:r w:rsidRPr="00770BF8">
        <w:t xml:space="preserve">, </w:t>
      </w:r>
      <w:r w:rsidRPr="00770BF8">
        <w:rPr>
          <w:i/>
          <w:iCs/>
        </w:rPr>
        <w:t>1</w:t>
      </w:r>
      <w:r w:rsidRPr="00770BF8">
        <w:t>(1), 15–21.</w:t>
      </w:r>
    </w:p>
    <w:p w:rsidR="00770BF8" w:rsidRPr="00770BF8" w:rsidRDefault="00770BF8" w:rsidP="00770BF8">
      <w:pPr>
        <w:pStyle w:val="NormalWeb"/>
        <w:spacing w:before="0" w:beforeAutospacing="0" w:after="0" w:afterAutospacing="0"/>
        <w:ind w:left="480" w:hanging="480"/>
        <w:jc w:val="both"/>
      </w:pPr>
      <w:r w:rsidRPr="00770BF8">
        <w:t xml:space="preserve">Saputro, K. Z. (2018). </w:t>
      </w:r>
      <w:proofErr w:type="gramStart"/>
      <w:r w:rsidRPr="00770BF8">
        <w:t>Memahami Ciri dan Tugas Perkembangan Masa Remaja.</w:t>
      </w:r>
      <w:proofErr w:type="gramEnd"/>
      <w:r w:rsidRPr="00770BF8">
        <w:t xml:space="preserve"> </w:t>
      </w:r>
      <w:r w:rsidRPr="00770BF8">
        <w:rPr>
          <w:i/>
          <w:iCs/>
        </w:rPr>
        <w:t>Aplikasia: Jurnal Aplikasi Ilmu-Ilmu Agama</w:t>
      </w:r>
      <w:r w:rsidRPr="00770BF8">
        <w:t xml:space="preserve">, </w:t>
      </w:r>
      <w:r w:rsidRPr="00770BF8">
        <w:rPr>
          <w:i/>
          <w:iCs/>
        </w:rPr>
        <w:t>17</w:t>
      </w:r>
      <w:r w:rsidRPr="00770BF8">
        <w:t>(1), 25. https://doi.org/10.14421/aplikasia.v17i1.1362</w:t>
      </w:r>
    </w:p>
    <w:p w:rsidR="00770BF8" w:rsidRPr="00770BF8" w:rsidRDefault="00770BF8" w:rsidP="00770BF8">
      <w:pPr>
        <w:pStyle w:val="NormalWeb"/>
        <w:spacing w:before="0" w:beforeAutospacing="0" w:after="0" w:afterAutospacing="0"/>
        <w:ind w:left="480" w:hanging="480"/>
        <w:jc w:val="both"/>
      </w:pPr>
      <w:r w:rsidRPr="00770BF8">
        <w:t xml:space="preserve">Seo, M., Kang, H. S., &amp; Chae, S. M. (2012). </w:t>
      </w:r>
      <w:proofErr w:type="gramStart"/>
      <w:r w:rsidRPr="00770BF8">
        <w:t>Emotional competence and online game use in adolescents.</w:t>
      </w:r>
      <w:proofErr w:type="gramEnd"/>
      <w:r w:rsidRPr="00770BF8">
        <w:t xml:space="preserve"> </w:t>
      </w:r>
      <w:r w:rsidRPr="00770BF8">
        <w:rPr>
          <w:i/>
          <w:iCs/>
        </w:rPr>
        <w:t>CIN - Computers Informatics Nursing</w:t>
      </w:r>
      <w:r w:rsidRPr="00770BF8">
        <w:t xml:space="preserve">, </w:t>
      </w:r>
      <w:r w:rsidRPr="00770BF8">
        <w:rPr>
          <w:i/>
          <w:iCs/>
        </w:rPr>
        <w:t>30</w:t>
      </w:r>
      <w:r w:rsidRPr="00770BF8">
        <w:t>(12), 640–646.</w:t>
      </w:r>
    </w:p>
    <w:p w:rsidR="00770BF8" w:rsidRPr="00770BF8" w:rsidRDefault="00770BF8" w:rsidP="00770BF8">
      <w:pPr>
        <w:pStyle w:val="NormalWeb"/>
        <w:spacing w:before="0" w:beforeAutospacing="0" w:after="0" w:afterAutospacing="0"/>
        <w:ind w:left="480" w:hanging="480"/>
        <w:jc w:val="both"/>
      </w:pPr>
      <w:r w:rsidRPr="00770BF8">
        <w:t xml:space="preserve">Sukma, R. A. (2013). Hubungan Kecanduan Game Online Dengan Kecerdasan Emosional Mahasiswa Semester Viii Di Fakultas Ilmu Keperawatan Universitas Islam Sultan Agung Semarang. </w:t>
      </w:r>
      <w:r w:rsidRPr="00770BF8">
        <w:rPr>
          <w:i/>
          <w:iCs/>
        </w:rPr>
        <w:t>Jurnal Keperawatan</w:t>
      </w:r>
      <w:r w:rsidRPr="00770BF8">
        <w:t>, 1–9.</w:t>
      </w:r>
    </w:p>
    <w:p w:rsidR="00770BF8" w:rsidRPr="00770BF8" w:rsidRDefault="00770BF8" w:rsidP="00770BF8">
      <w:pPr>
        <w:pStyle w:val="NormalWeb"/>
        <w:spacing w:before="0" w:beforeAutospacing="0" w:after="0" w:afterAutospacing="0"/>
        <w:ind w:left="480" w:hanging="480"/>
        <w:jc w:val="both"/>
      </w:pPr>
      <w:r w:rsidRPr="00770BF8">
        <w:t xml:space="preserve">Suplig, M. A. (2017). The Effects of Student Online Game Addiction Class X High School towards Social Intelligence at Christian School in Makassar. </w:t>
      </w:r>
      <w:r w:rsidRPr="00770BF8">
        <w:rPr>
          <w:i/>
          <w:iCs/>
        </w:rPr>
        <w:t>Jurnal Jaffray</w:t>
      </w:r>
      <w:r w:rsidRPr="00770BF8">
        <w:t xml:space="preserve">, </w:t>
      </w:r>
      <w:r w:rsidRPr="00770BF8">
        <w:rPr>
          <w:i/>
          <w:iCs/>
        </w:rPr>
        <w:t>15</w:t>
      </w:r>
      <w:r w:rsidRPr="00770BF8">
        <w:t>(2). https://doi.org/10.1146/55.090902.141922</w:t>
      </w:r>
    </w:p>
    <w:p w:rsidR="00770BF8" w:rsidRPr="00770BF8" w:rsidRDefault="00770BF8" w:rsidP="00770BF8">
      <w:pPr>
        <w:pStyle w:val="NormalWeb"/>
        <w:spacing w:before="0" w:beforeAutospacing="0" w:after="0" w:afterAutospacing="0"/>
        <w:ind w:left="480" w:hanging="480"/>
        <w:jc w:val="both"/>
      </w:pPr>
      <w:r w:rsidRPr="00770BF8">
        <w:t xml:space="preserve">Syahran, R. (2015). </w:t>
      </w:r>
      <w:proofErr w:type="gramStart"/>
      <w:r w:rsidRPr="00770BF8">
        <w:t>Ketergantungan Online Game Dan Penanganannya.</w:t>
      </w:r>
      <w:proofErr w:type="gramEnd"/>
      <w:r w:rsidRPr="00770BF8">
        <w:t xml:space="preserve"> </w:t>
      </w:r>
      <w:r w:rsidRPr="00770BF8">
        <w:rPr>
          <w:i/>
          <w:iCs/>
        </w:rPr>
        <w:t>Jurnal Psikologi Pendidikan Dan Konseling: Jurnal Kajian Psikologi Pendidikan Dan Bimbingan Konseling</w:t>
      </w:r>
      <w:r w:rsidRPr="00770BF8">
        <w:t xml:space="preserve">, </w:t>
      </w:r>
      <w:r w:rsidRPr="00770BF8">
        <w:rPr>
          <w:i/>
          <w:iCs/>
        </w:rPr>
        <w:t>1</w:t>
      </w:r>
      <w:r w:rsidRPr="00770BF8">
        <w:t>(1), 84–92. https://doi.org/10.26858/jpkk.v1i1.1537</w:t>
      </w:r>
    </w:p>
    <w:p w:rsidR="00770BF8" w:rsidRPr="00770BF8" w:rsidRDefault="00770BF8" w:rsidP="00770BF8">
      <w:pPr>
        <w:pStyle w:val="NormalWeb"/>
        <w:spacing w:before="0" w:beforeAutospacing="0" w:after="0" w:afterAutospacing="0"/>
        <w:ind w:left="480" w:hanging="480"/>
        <w:jc w:val="both"/>
      </w:pPr>
      <w:proofErr w:type="gramStart"/>
      <w:r w:rsidRPr="00770BF8">
        <w:t>World Health Organization.</w:t>
      </w:r>
      <w:proofErr w:type="gramEnd"/>
      <w:r w:rsidRPr="00770BF8">
        <w:t xml:space="preserve"> </w:t>
      </w:r>
      <w:proofErr w:type="gramStart"/>
      <w:r w:rsidRPr="00770BF8">
        <w:t xml:space="preserve">(2018). </w:t>
      </w:r>
      <w:r w:rsidRPr="00770BF8">
        <w:rPr>
          <w:i/>
          <w:iCs/>
        </w:rPr>
        <w:t>Gaming Disorder</w:t>
      </w:r>
      <w:r w:rsidRPr="00770BF8">
        <w:t>.</w:t>
      </w:r>
      <w:proofErr w:type="gramEnd"/>
    </w:p>
    <w:p w:rsidR="00770BF8" w:rsidRDefault="00770BF8" w:rsidP="00770BF8">
      <w:pPr>
        <w:spacing w:after="0" w:line="240" w:lineRule="auto"/>
        <w:jc w:val="both"/>
        <w:rPr>
          <w:rFonts w:ascii="Times New Roman" w:hAnsi="Times New Roman"/>
          <w:b/>
          <w:sz w:val="24"/>
          <w:szCs w:val="24"/>
        </w:rPr>
        <w:sectPr w:rsidR="00770BF8" w:rsidSect="00381B16">
          <w:type w:val="continuous"/>
          <w:pgSz w:w="12240" w:h="15840"/>
          <w:pgMar w:top="1440" w:right="1440" w:bottom="1440" w:left="1440" w:header="709" w:footer="709" w:gutter="0"/>
          <w:cols w:num="2" w:space="708"/>
          <w:titlePg/>
          <w:docGrid w:linePitch="360"/>
        </w:sectPr>
      </w:pPr>
    </w:p>
    <w:p w:rsidR="00770BF8" w:rsidRPr="00770BF8" w:rsidRDefault="00770BF8" w:rsidP="00770BF8">
      <w:pPr>
        <w:spacing w:after="0" w:line="240" w:lineRule="auto"/>
        <w:jc w:val="both"/>
        <w:rPr>
          <w:rFonts w:ascii="Times New Roman" w:hAnsi="Times New Roman"/>
          <w:b/>
          <w:sz w:val="24"/>
          <w:szCs w:val="24"/>
        </w:rPr>
      </w:pPr>
    </w:p>
    <w:sectPr w:rsidR="00770BF8" w:rsidRPr="00770BF8" w:rsidSect="00381B16">
      <w:type w:val="continuous"/>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02B1" w:rsidRDefault="00BB02B1" w:rsidP="000D16F9">
      <w:pPr>
        <w:spacing w:after="0" w:line="240" w:lineRule="auto"/>
      </w:pPr>
      <w:r>
        <w:separator/>
      </w:r>
    </w:p>
  </w:endnote>
  <w:endnote w:type="continuationSeparator" w:id="0">
    <w:p w:rsidR="00BB02B1" w:rsidRDefault="00BB02B1" w:rsidP="000D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72" w:rsidRDefault="00D76772" w:rsidP="00412F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76772" w:rsidRDefault="00D76772" w:rsidP="00412FA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72" w:rsidRPr="00412FAD" w:rsidRDefault="00D76772" w:rsidP="00412FAD">
    <w:pPr>
      <w:pStyle w:val="Footer"/>
      <w:framePr w:wrap="around" w:vAnchor="text" w:hAnchor="margin" w:xAlign="right" w:y="1"/>
      <w:rPr>
        <w:rStyle w:val="PageNumber"/>
        <w:rFonts w:ascii="Times New Roman" w:hAnsi="Times New Roman"/>
        <w:sz w:val="24"/>
      </w:rPr>
    </w:pPr>
    <w:r w:rsidRPr="00412FAD">
      <w:rPr>
        <w:rStyle w:val="PageNumber"/>
        <w:rFonts w:ascii="Times New Roman" w:hAnsi="Times New Roman"/>
        <w:sz w:val="24"/>
      </w:rPr>
      <w:fldChar w:fldCharType="begin"/>
    </w:r>
    <w:r w:rsidRPr="00412FAD">
      <w:rPr>
        <w:rStyle w:val="PageNumber"/>
        <w:rFonts w:ascii="Times New Roman" w:hAnsi="Times New Roman"/>
        <w:sz w:val="24"/>
      </w:rPr>
      <w:instrText xml:space="preserve">PAGE  </w:instrText>
    </w:r>
    <w:r w:rsidRPr="00412FAD">
      <w:rPr>
        <w:rStyle w:val="PageNumber"/>
        <w:rFonts w:ascii="Times New Roman" w:hAnsi="Times New Roman"/>
        <w:sz w:val="24"/>
      </w:rPr>
      <w:fldChar w:fldCharType="separate"/>
    </w:r>
    <w:r w:rsidR="00182945">
      <w:rPr>
        <w:rStyle w:val="PageNumber"/>
        <w:rFonts w:ascii="Times New Roman" w:hAnsi="Times New Roman"/>
        <w:noProof/>
        <w:sz w:val="24"/>
      </w:rPr>
      <w:t>1</w:t>
    </w:r>
    <w:r w:rsidRPr="00412FAD">
      <w:rPr>
        <w:rStyle w:val="PageNumber"/>
        <w:rFonts w:ascii="Times New Roman" w:hAnsi="Times New Roman"/>
        <w:sz w:val="24"/>
      </w:rPr>
      <w:fldChar w:fldCharType="end"/>
    </w:r>
  </w:p>
  <w:p w:rsidR="00D76772" w:rsidRDefault="00D76772" w:rsidP="00412FAD">
    <w:pPr>
      <w:pStyle w:val="Footer"/>
      <w:tabs>
        <w:tab w:val="clear" w:pos="4680"/>
        <w:tab w:val="clear" w:pos="9360"/>
      </w:tabs>
      <w:ind w:right="360"/>
      <w:jc w:val="both"/>
      <w:rPr>
        <w:rFonts w:ascii="Times New Roman" w:hAnsi="Times New Roman"/>
        <w:b/>
      </w:rPr>
    </w:pPr>
    <w:r w:rsidRPr="00412FAD">
      <w:rPr>
        <w:rFonts w:ascii="Times New Roman" w:hAnsi="Times New Roman"/>
        <w:b/>
        <w:noProof/>
        <w:lang w:val="ru-RU" w:eastAsia="ru-RU"/>
      </w:rPr>
      <mc:AlternateContent>
        <mc:Choice Requires="wps">
          <w:drawing>
            <wp:anchor distT="0" distB="0" distL="114300" distR="114300" simplePos="0" relativeHeight="251661312" behindDoc="0" locked="0" layoutInCell="1" allowOverlap="1" wp14:anchorId="71214E32" wp14:editId="25C1B7E5">
              <wp:simplePos x="0" y="0"/>
              <wp:positionH relativeFrom="column">
                <wp:posOffset>8890</wp:posOffset>
              </wp:positionH>
              <wp:positionV relativeFrom="paragraph">
                <wp:posOffset>-101572</wp:posOffset>
              </wp:positionV>
              <wp:extent cx="5953125" cy="0"/>
              <wp:effectExtent l="0" t="19050" r="9525" b="19050"/>
              <wp:wrapNone/>
              <wp:docPr id="2" name="Straight Connector 2"/>
              <wp:cNvGraphicFramePr/>
              <a:graphic xmlns:a="http://schemas.openxmlformats.org/drawingml/2006/main">
                <a:graphicData uri="http://schemas.microsoft.com/office/word/2010/wordprocessingShape">
                  <wps:wsp>
                    <wps:cNvCnPr/>
                    <wps:spPr>
                      <a:xfrm>
                        <a:off x="0" y="0"/>
                        <a:ext cx="595312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pt,-8pt" to="469.4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" strokecolor="black [3213]" strokeweight="3pt">
              <v:stroke joinstyle="miter"/>
            </v:line>
          </w:pict>
        </mc:Fallback>
      </mc:AlternateContent>
    </w:r>
    <w:r w:rsidRPr="00412FAD">
      <w:rPr>
        <w:rFonts w:ascii="Times New Roman" w:hAnsi="Times New Roman"/>
        <w:b/>
      </w:rPr>
      <w:t xml:space="preserve">Hubungan Kecanduan </w:t>
    </w:r>
    <w:r w:rsidRPr="00412FAD">
      <w:rPr>
        <w:rFonts w:ascii="Times New Roman" w:hAnsi="Times New Roman"/>
        <w:b/>
        <w:i/>
      </w:rPr>
      <w:t>Game Online</w:t>
    </w:r>
    <w:r>
      <w:rPr>
        <w:rFonts w:ascii="Times New Roman" w:hAnsi="Times New Roman"/>
        <w:b/>
      </w:rPr>
      <w:t xml:space="preserve"> Dengan Kecerdasan Emosi Pada Remaja</w:t>
    </w:r>
  </w:p>
  <w:p w:rsidR="00D76772" w:rsidRPr="00412FAD" w:rsidRDefault="00D76772" w:rsidP="00381B16">
    <w:pPr>
      <w:pStyle w:val="Footer"/>
      <w:tabs>
        <w:tab w:val="clear" w:pos="4680"/>
        <w:tab w:val="clear" w:pos="9360"/>
      </w:tabs>
      <w:jc w:val="both"/>
      <w:rPr>
        <w:rFonts w:ascii="Times New Roman" w:hAnsi="Times New Roman"/>
        <w:b/>
        <w:caps/>
        <w:noProof/>
      </w:rPr>
    </w:pPr>
    <w:r w:rsidRPr="00412FAD">
      <w:rPr>
        <w:rFonts w:ascii="Times New Roman" w:hAnsi="Times New Roman"/>
        <w:b/>
      </w:rPr>
      <w:t xml:space="preserve">SMP Negeri 3 </w:t>
    </w:r>
    <w:proofErr w:type="gramStart"/>
    <w:r w:rsidRPr="00412FAD">
      <w:rPr>
        <w:rFonts w:ascii="Times New Roman" w:hAnsi="Times New Roman"/>
        <w:b/>
      </w:rPr>
      <w:t>Ungaran :</w:t>
    </w:r>
    <w:proofErr w:type="gramEnd"/>
    <w:r w:rsidRPr="00412FAD">
      <w:rPr>
        <w:rFonts w:ascii="Times New Roman" w:hAnsi="Times New Roman"/>
        <w:b/>
      </w:rPr>
      <w:t xml:space="preserve"> Tinjauan Dari Beberapa Artikel Penelitia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02B1" w:rsidRDefault="00BB02B1" w:rsidP="000D16F9">
      <w:pPr>
        <w:spacing w:after="0" w:line="240" w:lineRule="auto"/>
      </w:pPr>
      <w:r>
        <w:separator/>
      </w:r>
    </w:p>
  </w:footnote>
  <w:footnote w:type="continuationSeparator" w:id="0">
    <w:p w:rsidR="00BB02B1" w:rsidRDefault="00BB02B1" w:rsidP="000D16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047DCC"/>
    <w:multiLevelType w:val="hybridMultilevel"/>
    <w:tmpl w:val="5568F548"/>
    <w:lvl w:ilvl="0" w:tplc="4448DB30">
      <w:start w:val="1"/>
      <w:numFmt w:val="decimal"/>
      <w:lvlText w:val="%1)"/>
      <w:lvlJc w:val="left"/>
      <w:pPr>
        <w:ind w:left="1440" w:hanging="360"/>
      </w:pPr>
    </w:lvl>
    <w:lvl w:ilvl="1" w:tplc="0419000F">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nsid w:val="6C3A41FE"/>
    <w:multiLevelType w:val="hybridMultilevel"/>
    <w:tmpl w:val="D5944062"/>
    <w:lvl w:ilvl="0" w:tplc="04190011">
      <w:start w:val="1"/>
      <w:numFmt w:val="decimal"/>
      <w:lvlText w:val="%1)"/>
      <w:lvlJc w:val="lef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start w:val="1"/>
      <w:numFmt w:val="lowerLetter"/>
      <w:lvlText w:val="%5."/>
      <w:lvlJc w:val="left"/>
      <w:pPr>
        <w:ind w:left="5220" w:hanging="360"/>
      </w:pPr>
    </w:lvl>
    <w:lvl w:ilvl="5" w:tplc="0409001B">
      <w:start w:val="1"/>
      <w:numFmt w:val="lowerRoman"/>
      <w:lvlText w:val="%6."/>
      <w:lvlJc w:val="right"/>
      <w:pPr>
        <w:ind w:left="5940" w:hanging="180"/>
      </w:pPr>
    </w:lvl>
    <w:lvl w:ilvl="6" w:tplc="0409000F">
      <w:start w:val="1"/>
      <w:numFmt w:val="decimal"/>
      <w:lvlText w:val="%7."/>
      <w:lvlJc w:val="left"/>
      <w:pPr>
        <w:ind w:left="6660" w:hanging="360"/>
      </w:pPr>
    </w:lvl>
    <w:lvl w:ilvl="7" w:tplc="04090019">
      <w:start w:val="1"/>
      <w:numFmt w:val="lowerLetter"/>
      <w:lvlText w:val="%8."/>
      <w:lvlJc w:val="left"/>
      <w:pPr>
        <w:ind w:left="7380" w:hanging="360"/>
      </w:pPr>
    </w:lvl>
    <w:lvl w:ilvl="8" w:tplc="0409001B">
      <w:start w:val="1"/>
      <w:numFmt w:val="lowerRoman"/>
      <w:lvlText w:val="%9."/>
      <w:lvlJc w:val="right"/>
      <w:pPr>
        <w:ind w:left="810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2BB4"/>
    <w:rsid w:val="000D16F9"/>
    <w:rsid w:val="001172ED"/>
    <w:rsid w:val="00145165"/>
    <w:rsid w:val="00161BA9"/>
    <w:rsid w:val="00182945"/>
    <w:rsid w:val="001E12C2"/>
    <w:rsid w:val="00222BB4"/>
    <w:rsid w:val="00321099"/>
    <w:rsid w:val="003350D0"/>
    <w:rsid w:val="00381B16"/>
    <w:rsid w:val="003E5F1C"/>
    <w:rsid w:val="00412FAD"/>
    <w:rsid w:val="00421AEE"/>
    <w:rsid w:val="004504F4"/>
    <w:rsid w:val="004871F9"/>
    <w:rsid w:val="004B5613"/>
    <w:rsid w:val="004F46A4"/>
    <w:rsid w:val="00511F30"/>
    <w:rsid w:val="00600CB3"/>
    <w:rsid w:val="006B0394"/>
    <w:rsid w:val="006D19CC"/>
    <w:rsid w:val="00770BF8"/>
    <w:rsid w:val="007765EF"/>
    <w:rsid w:val="00797DDD"/>
    <w:rsid w:val="008252DB"/>
    <w:rsid w:val="00A555E4"/>
    <w:rsid w:val="00A6445F"/>
    <w:rsid w:val="00B141AA"/>
    <w:rsid w:val="00B3230D"/>
    <w:rsid w:val="00B53068"/>
    <w:rsid w:val="00BB02B1"/>
    <w:rsid w:val="00C153FE"/>
    <w:rsid w:val="00C160AC"/>
    <w:rsid w:val="00C2748D"/>
    <w:rsid w:val="00D76772"/>
    <w:rsid w:val="00DD6445"/>
    <w:rsid w:val="00DF6187"/>
    <w:rsid w:val="00E57162"/>
    <w:rsid w:val="00F607E1"/>
    <w:rsid w:val="00F831DE"/>
    <w:rsid w:val="00FD2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A8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5E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7765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7765EF"/>
    <w:rPr>
      <w:rFonts w:ascii="Courier New" w:eastAsia="Times New Roman" w:hAnsi="Courier New" w:cs="Times New Roman"/>
      <w:sz w:val="20"/>
      <w:szCs w:val="20"/>
    </w:rPr>
  </w:style>
  <w:style w:type="character" w:styleId="Hyperlink">
    <w:name w:val="Hyperlink"/>
    <w:rsid w:val="000D16F9"/>
    <w:rPr>
      <w:rFonts w:ascii="Calibri" w:eastAsia="Calibri" w:hAnsi="Calibri" w:cs="Times New Roman"/>
      <w:color w:val="0000FF"/>
      <w:u w:val="single"/>
    </w:rPr>
  </w:style>
  <w:style w:type="paragraph" w:styleId="Header">
    <w:name w:val="header"/>
    <w:basedOn w:val="Normal"/>
    <w:link w:val="HeaderChar"/>
    <w:uiPriority w:val="99"/>
    <w:unhideWhenUsed/>
    <w:rsid w:val="000D1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6F9"/>
    <w:rPr>
      <w:rFonts w:ascii="Calibri" w:eastAsia="Calibri" w:hAnsi="Calibri" w:cs="Times New Roman"/>
    </w:rPr>
  </w:style>
  <w:style w:type="paragraph" w:styleId="Footer">
    <w:name w:val="footer"/>
    <w:basedOn w:val="Normal"/>
    <w:link w:val="FooterChar"/>
    <w:uiPriority w:val="99"/>
    <w:unhideWhenUsed/>
    <w:rsid w:val="000D1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6F9"/>
    <w:rPr>
      <w:rFonts w:ascii="Calibri" w:eastAsia="Calibri" w:hAnsi="Calibri" w:cs="Times New Roman"/>
    </w:rPr>
  </w:style>
  <w:style w:type="character" w:styleId="Emphasis">
    <w:name w:val="Emphasis"/>
    <w:uiPriority w:val="20"/>
    <w:qFormat/>
    <w:rsid w:val="00F831DE"/>
    <w:rPr>
      <w:i/>
      <w:iCs/>
    </w:rPr>
  </w:style>
  <w:style w:type="paragraph" w:styleId="ListParagraph">
    <w:name w:val="List Paragraph"/>
    <w:aliases w:val="Heading 1 Char1,PARAGRAPH,List Paragraph1,1.2 Dst...,UGEX'Z,1.2,Paragraf ISI,Body of text,Heading 1 Char11,Heading 1 Char12,Heading 1 Char13,Heading 1 Char14,Heading 1 Char15,Heading 1 Char16,Colorful List - Accent 11,Body of text1"/>
    <w:basedOn w:val="Normal"/>
    <w:link w:val="ListParagraphChar"/>
    <w:uiPriority w:val="99"/>
    <w:qFormat/>
    <w:rsid w:val="00F607E1"/>
    <w:pPr>
      <w:ind w:left="720"/>
      <w:contextualSpacing/>
    </w:pPr>
  </w:style>
  <w:style w:type="character" w:customStyle="1" w:styleId="ListParagraphChar">
    <w:name w:val="List Paragraph Char"/>
    <w:aliases w:val="Heading 1 Char1 Char,PARAGRAPH Char,List Paragraph1 Char,1.2 Dst... Char,UGEX'Z Char,1.2 Char,Paragraf ISI Char,Body of text Char,Heading 1 Char11 Char,Heading 1 Char12 Char,Heading 1 Char13 Char,Heading 1 Char14 Char"/>
    <w:basedOn w:val="DefaultParagraphFont"/>
    <w:link w:val="ListParagraph"/>
    <w:uiPriority w:val="99"/>
    <w:qFormat/>
    <w:locked/>
    <w:rsid w:val="00F607E1"/>
    <w:rPr>
      <w:rFonts w:ascii="Calibri" w:eastAsia="Calibri" w:hAnsi="Calibri" w:cs="Times New Roman"/>
    </w:rPr>
  </w:style>
  <w:style w:type="character" w:customStyle="1" w:styleId="tlid-translation">
    <w:name w:val="tlid-translation"/>
    <w:basedOn w:val="DefaultParagraphFont"/>
    <w:rsid w:val="004B5613"/>
  </w:style>
  <w:style w:type="paragraph" w:styleId="NormalWeb">
    <w:name w:val="Normal (Web)"/>
    <w:basedOn w:val="Normal"/>
    <w:uiPriority w:val="99"/>
    <w:unhideWhenUsed/>
    <w:rsid w:val="00E57162"/>
    <w:pPr>
      <w:spacing w:before="100" w:beforeAutospacing="1" w:after="100" w:afterAutospacing="1"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797D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7DDD"/>
    <w:rPr>
      <w:rFonts w:ascii="Tahoma" w:eastAsia="Calibri" w:hAnsi="Tahoma" w:cs="Tahoma"/>
      <w:sz w:val="16"/>
      <w:szCs w:val="16"/>
    </w:rPr>
  </w:style>
  <w:style w:type="character" w:styleId="PageNumber">
    <w:name w:val="page number"/>
    <w:basedOn w:val="DefaultParagraphFont"/>
    <w:uiPriority w:val="99"/>
    <w:semiHidden/>
    <w:unhideWhenUsed/>
    <w:rsid w:val="00412F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5E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7765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7765EF"/>
    <w:rPr>
      <w:rFonts w:ascii="Courier New" w:eastAsia="Times New Roman" w:hAnsi="Courier New" w:cs="Times New Roman"/>
      <w:sz w:val="20"/>
      <w:szCs w:val="20"/>
    </w:rPr>
  </w:style>
  <w:style w:type="character" w:styleId="Hyperlink">
    <w:name w:val="Hyperlink"/>
    <w:rsid w:val="000D16F9"/>
    <w:rPr>
      <w:rFonts w:ascii="Calibri" w:eastAsia="Calibri" w:hAnsi="Calibri" w:cs="Times New Roman"/>
      <w:color w:val="0000FF"/>
      <w:u w:val="single"/>
    </w:rPr>
  </w:style>
  <w:style w:type="paragraph" w:styleId="Header">
    <w:name w:val="header"/>
    <w:basedOn w:val="Normal"/>
    <w:link w:val="HeaderChar"/>
    <w:uiPriority w:val="99"/>
    <w:unhideWhenUsed/>
    <w:rsid w:val="000D1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6F9"/>
    <w:rPr>
      <w:rFonts w:ascii="Calibri" w:eastAsia="Calibri" w:hAnsi="Calibri" w:cs="Times New Roman"/>
    </w:rPr>
  </w:style>
  <w:style w:type="paragraph" w:styleId="Footer">
    <w:name w:val="footer"/>
    <w:basedOn w:val="Normal"/>
    <w:link w:val="FooterChar"/>
    <w:uiPriority w:val="99"/>
    <w:unhideWhenUsed/>
    <w:rsid w:val="000D1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6F9"/>
    <w:rPr>
      <w:rFonts w:ascii="Calibri" w:eastAsia="Calibri" w:hAnsi="Calibri" w:cs="Times New Roman"/>
    </w:rPr>
  </w:style>
  <w:style w:type="character" w:styleId="Emphasis">
    <w:name w:val="Emphasis"/>
    <w:uiPriority w:val="20"/>
    <w:qFormat/>
    <w:rsid w:val="00F831DE"/>
    <w:rPr>
      <w:i/>
      <w:iCs/>
    </w:rPr>
  </w:style>
  <w:style w:type="paragraph" w:styleId="ListParagraph">
    <w:name w:val="List Paragraph"/>
    <w:aliases w:val="Heading 1 Char1,PARAGRAPH,List Paragraph1,1.2 Dst...,UGEX'Z,1.2,Paragraf ISI,Body of text,Heading 1 Char11,Heading 1 Char12,Heading 1 Char13,Heading 1 Char14,Heading 1 Char15,Heading 1 Char16,Colorful List - Accent 11,Body of text1"/>
    <w:basedOn w:val="Normal"/>
    <w:link w:val="ListParagraphChar"/>
    <w:uiPriority w:val="99"/>
    <w:qFormat/>
    <w:rsid w:val="00F607E1"/>
    <w:pPr>
      <w:ind w:left="720"/>
      <w:contextualSpacing/>
    </w:pPr>
  </w:style>
  <w:style w:type="character" w:customStyle="1" w:styleId="ListParagraphChar">
    <w:name w:val="List Paragraph Char"/>
    <w:aliases w:val="Heading 1 Char1 Char,PARAGRAPH Char,List Paragraph1 Char,1.2 Dst... Char,UGEX'Z Char,1.2 Char,Paragraf ISI Char,Body of text Char,Heading 1 Char11 Char,Heading 1 Char12 Char,Heading 1 Char13 Char,Heading 1 Char14 Char"/>
    <w:basedOn w:val="DefaultParagraphFont"/>
    <w:link w:val="ListParagraph"/>
    <w:uiPriority w:val="99"/>
    <w:qFormat/>
    <w:locked/>
    <w:rsid w:val="00F607E1"/>
    <w:rPr>
      <w:rFonts w:ascii="Calibri" w:eastAsia="Calibri" w:hAnsi="Calibri" w:cs="Times New Roman"/>
    </w:rPr>
  </w:style>
  <w:style w:type="character" w:customStyle="1" w:styleId="tlid-translation">
    <w:name w:val="tlid-translation"/>
    <w:basedOn w:val="DefaultParagraphFont"/>
    <w:rsid w:val="004B5613"/>
  </w:style>
  <w:style w:type="paragraph" w:styleId="NormalWeb">
    <w:name w:val="Normal (Web)"/>
    <w:basedOn w:val="Normal"/>
    <w:uiPriority w:val="99"/>
    <w:unhideWhenUsed/>
    <w:rsid w:val="00E57162"/>
    <w:pPr>
      <w:spacing w:before="100" w:beforeAutospacing="1" w:after="100" w:afterAutospacing="1"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797D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7DDD"/>
    <w:rPr>
      <w:rFonts w:ascii="Tahoma" w:eastAsia="Calibri" w:hAnsi="Tahoma" w:cs="Tahoma"/>
      <w:sz w:val="16"/>
      <w:szCs w:val="16"/>
    </w:rPr>
  </w:style>
  <w:style w:type="character" w:styleId="PageNumber">
    <w:name w:val="page number"/>
    <w:basedOn w:val="DefaultParagraphFont"/>
    <w:uiPriority w:val="99"/>
    <w:semiHidden/>
    <w:unhideWhenUsed/>
    <w:rsid w:val="00412F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371/journal.pone.0061098"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vyarum97@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260D4-7B27-4284-A860-121D4EEA8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4</Pages>
  <Words>21816</Words>
  <Characters>124355</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5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y arum</dc:creator>
  <cp:lastModifiedBy>MX</cp:lastModifiedBy>
  <cp:revision>10</cp:revision>
  <cp:lastPrinted>2002-03-27T23:23:00Z</cp:lastPrinted>
  <dcterms:created xsi:type="dcterms:W3CDTF">2020-08-26T13:54:00Z</dcterms:created>
  <dcterms:modified xsi:type="dcterms:W3CDTF">2002-03-27T23:23:00Z</dcterms:modified>
</cp:coreProperties>
</file>